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E62A4" w:rsidRDefault="00277E47" w:rsidP="00414739">
      <w:pPr>
        <w:pStyle w:val="Title"/>
      </w:pPr>
      <w:r>
        <w:t xml:space="preserve">A </w:t>
      </w:r>
      <w:r w:rsidR="00414739">
        <w:t xml:space="preserve">Genome Scale </w:t>
      </w:r>
      <w:r w:rsidR="00467AD6">
        <w:t>Metabolic Reconstruction</w:t>
      </w:r>
      <w:r w:rsidR="00414739">
        <w:t xml:space="preserve"> of </w:t>
      </w:r>
      <w:proofErr w:type="spellStart"/>
      <w:r w:rsidR="00414739">
        <w:rPr>
          <w:i/>
        </w:rPr>
        <w:t>Methanococcus</w:t>
      </w:r>
      <w:proofErr w:type="spellEnd"/>
      <w:r w:rsidR="00414739">
        <w:rPr>
          <w:i/>
        </w:rPr>
        <w:t xml:space="preserve"> maripaludis S2 </w:t>
      </w:r>
      <w:r w:rsidR="00643EEA" w:rsidRPr="00643EEA">
        <w:t>that Accurately Depicts Hydrogenotrophic Methanogenesis</w:t>
      </w:r>
    </w:p>
    <w:p w:rsidR="00BF524A" w:rsidRPr="003B14E8" w:rsidRDefault="00BF524A" w:rsidP="00BF524A">
      <w:pPr>
        <w:spacing w:line="480" w:lineRule="auto"/>
        <w:rPr>
          <w:rFonts w:cs="Times New Roman"/>
          <w:b/>
        </w:rPr>
      </w:pPr>
      <w:r w:rsidRPr="003B14E8">
        <w:rPr>
          <w:rFonts w:cs="Times New Roman"/>
          <w:b/>
        </w:rPr>
        <w:t>Matthew A. Richards</w:t>
      </w:r>
      <w:r w:rsidRPr="003B14E8">
        <w:rPr>
          <w:rFonts w:cs="Times New Roman"/>
          <w:b/>
          <w:vertAlign w:val="superscript"/>
        </w:rPr>
        <w:t>1</w:t>
      </w:r>
      <w:proofErr w:type="gramStart"/>
      <w:r w:rsidRPr="003B14E8">
        <w:rPr>
          <w:rFonts w:cs="Times New Roman"/>
          <w:b/>
          <w:vertAlign w:val="superscript"/>
        </w:rPr>
        <w:t>,2</w:t>
      </w:r>
      <w:proofErr w:type="gramEnd"/>
      <w:r w:rsidRPr="003B14E8">
        <w:rPr>
          <w:rFonts w:cs="Times New Roman"/>
          <w:b/>
        </w:rPr>
        <w:t xml:space="preserve">, </w:t>
      </w:r>
      <w:r>
        <w:rPr>
          <w:rFonts w:cs="Times New Roman"/>
          <w:b/>
        </w:rPr>
        <w:t>Juan Zhang</w:t>
      </w:r>
      <w:r>
        <w:rPr>
          <w:rFonts w:cs="Times New Roman"/>
          <w:b/>
          <w:vertAlign w:val="superscript"/>
        </w:rPr>
        <w:t>3</w:t>
      </w:r>
      <w:r w:rsidRPr="003B14E8">
        <w:rPr>
          <w:rFonts w:cs="Times New Roman"/>
          <w:b/>
        </w:rPr>
        <w:t xml:space="preserve">, </w:t>
      </w:r>
      <w:r>
        <w:rPr>
          <w:rFonts w:cs="Times New Roman"/>
          <w:b/>
        </w:rPr>
        <w:t>Thomas J. Lie</w:t>
      </w:r>
      <w:r>
        <w:rPr>
          <w:rFonts w:cs="Times New Roman"/>
          <w:b/>
          <w:vertAlign w:val="superscript"/>
        </w:rPr>
        <w:t>4</w:t>
      </w:r>
      <w:r w:rsidRPr="003B14E8">
        <w:rPr>
          <w:rFonts w:cs="Times New Roman"/>
          <w:b/>
        </w:rPr>
        <w:t xml:space="preserve">, </w:t>
      </w:r>
      <w:r>
        <w:rPr>
          <w:rFonts w:cs="Times New Roman"/>
          <w:b/>
        </w:rPr>
        <w:t>John A. Leigh</w:t>
      </w:r>
      <w:r>
        <w:rPr>
          <w:rFonts w:cs="Times New Roman"/>
          <w:b/>
          <w:vertAlign w:val="superscript"/>
        </w:rPr>
        <w:t>4</w:t>
      </w:r>
      <w:r>
        <w:rPr>
          <w:rFonts w:cs="Times New Roman"/>
          <w:b/>
        </w:rPr>
        <w:t>*</w:t>
      </w:r>
      <w:r w:rsidRPr="003B14E8">
        <w:rPr>
          <w:rFonts w:cs="Times New Roman"/>
          <w:b/>
        </w:rPr>
        <w:t xml:space="preserve"> , Nathan D. Price</w:t>
      </w:r>
      <w:r w:rsidRPr="003B14E8">
        <w:rPr>
          <w:rFonts w:cs="Times New Roman"/>
          <w:b/>
          <w:vertAlign w:val="superscript"/>
        </w:rPr>
        <w:t>2</w:t>
      </w:r>
      <w:r w:rsidRPr="003B14E8">
        <w:rPr>
          <w:rFonts w:cs="Times New Roman"/>
          <w:b/>
        </w:rPr>
        <w:t>*</w:t>
      </w:r>
    </w:p>
    <w:p w:rsidR="00BF524A" w:rsidRPr="003B14E8" w:rsidRDefault="00BF524A" w:rsidP="00BF524A">
      <w:pPr>
        <w:spacing w:line="480" w:lineRule="auto"/>
        <w:rPr>
          <w:rFonts w:cs="Times New Roman"/>
          <w:color w:val="000000"/>
          <w:sz w:val="20"/>
          <w:szCs w:val="20"/>
          <w:shd w:val="clear" w:color="auto" w:fill="FFFFFF"/>
        </w:rPr>
      </w:pPr>
      <w:r w:rsidRPr="003B14E8">
        <w:rPr>
          <w:rFonts w:cs="Times New Roman"/>
          <w:sz w:val="20"/>
          <w:szCs w:val="20"/>
          <w:vertAlign w:val="superscript"/>
        </w:rPr>
        <w:t>1</w:t>
      </w:r>
      <w:r w:rsidRPr="003B14E8">
        <w:rPr>
          <w:rFonts w:cs="Times New Roman"/>
          <w:color w:val="000000"/>
          <w:sz w:val="20"/>
          <w:szCs w:val="20"/>
          <w:shd w:val="clear" w:color="auto" w:fill="FFFFFF"/>
        </w:rPr>
        <w:t xml:space="preserve">Department of Chemical and </w:t>
      </w:r>
      <w:proofErr w:type="spellStart"/>
      <w:r w:rsidRPr="003B14E8">
        <w:rPr>
          <w:rFonts w:cs="Times New Roman"/>
          <w:color w:val="000000"/>
          <w:sz w:val="20"/>
          <w:szCs w:val="20"/>
          <w:shd w:val="clear" w:color="auto" w:fill="FFFFFF"/>
        </w:rPr>
        <w:t>Biomolecular</w:t>
      </w:r>
      <w:proofErr w:type="spellEnd"/>
      <w:r w:rsidRPr="003B14E8">
        <w:rPr>
          <w:rFonts w:cs="Times New Roman"/>
          <w:color w:val="000000"/>
          <w:sz w:val="20"/>
          <w:szCs w:val="20"/>
          <w:shd w:val="clear" w:color="auto" w:fill="FFFFFF"/>
        </w:rPr>
        <w:t xml:space="preserve"> Engineering, University of Illinois at Urbana-Champaign, Urbana, IL USA</w:t>
      </w:r>
    </w:p>
    <w:p w:rsidR="00BF524A" w:rsidRPr="003B14E8" w:rsidRDefault="00BF524A" w:rsidP="00BF524A">
      <w:pPr>
        <w:spacing w:line="480" w:lineRule="auto"/>
        <w:rPr>
          <w:rFonts w:cs="Times New Roman"/>
          <w:color w:val="000000"/>
          <w:sz w:val="20"/>
          <w:szCs w:val="20"/>
          <w:shd w:val="clear" w:color="auto" w:fill="FFFFFF"/>
        </w:rPr>
      </w:pPr>
      <w:r w:rsidRPr="003B14E8">
        <w:rPr>
          <w:rFonts w:cs="Times New Roman"/>
          <w:sz w:val="20"/>
          <w:szCs w:val="20"/>
          <w:vertAlign w:val="superscript"/>
        </w:rPr>
        <w:t>2</w:t>
      </w:r>
      <w:r w:rsidRPr="003B14E8">
        <w:rPr>
          <w:rFonts w:cs="Times New Roman"/>
          <w:color w:val="000000"/>
          <w:sz w:val="20"/>
          <w:szCs w:val="20"/>
          <w:shd w:val="clear" w:color="auto" w:fill="FFFFFF"/>
        </w:rPr>
        <w:t>Institute for Systems Biology, Seattle, WA, USA</w:t>
      </w:r>
    </w:p>
    <w:p w:rsidR="00BF524A" w:rsidRDefault="00BF524A" w:rsidP="00BF524A">
      <w:pPr>
        <w:spacing w:line="480" w:lineRule="auto"/>
        <w:rPr>
          <w:rFonts w:cs="Times New Roman"/>
          <w:color w:val="000000"/>
          <w:sz w:val="20"/>
          <w:szCs w:val="20"/>
          <w:shd w:val="clear" w:color="auto" w:fill="FFFFFF"/>
        </w:rPr>
      </w:pPr>
      <w:r w:rsidRPr="003B14E8">
        <w:rPr>
          <w:rFonts w:cs="Times New Roman"/>
          <w:color w:val="000000"/>
          <w:sz w:val="20"/>
          <w:szCs w:val="20"/>
          <w:shd w:val="clear" w:color="auto" w:fill="FFFFFF"/>
          <w:vertAlign w:val="superscript"/>
        </w:rPr>
        <w:t>3</w:t>
      </w:r>
      <w:r>
        <w:rPr>
          <w:rFonts w:cs="Times New Roman"/>
          <w:color w:val="000000"/>
          <w:sz w:val="20"/>
          <w:szCs w:val="20"/>
          <w:shd w:val="clear" w:color="auto" w:fill="FFFFFF"/>
        </w:rPr>
        <w:t>Jiangnan University, China</w:t>
      </w:r>
    </w:p>
    <w:p w:rsidR="00BF524A" w:rsidRDefault="00BF524A" w:rsidP="00BF524A">
      <w:pPr>
        <w:spacing w:line="480" w:lineRule="auto"/>
        <w:rPr>
          <w:rFonts w:cs="Times New Roman"/>
          <w:color w:val="000000"/>
          <w:sz w:val="20"/>
          <w:szCs w:val="20"/>
          <w:shd w:val="clear" w:color="auto" w:fill="FFFFFF"/>
        </w:rPr>
      </w:pPr>
      <w:r w:rsidRPr="00BF524A">
        <w:rPr>
          <w:rFonts w:cs="Times New Roman"/>
          <w:color w:val="000000"/>
          <w:sz w:val="20"/>
          <w:szCs w:val="20"/>
          <w:shd w:val="clear" w:color="auto" w:fill="FFFFFF"/>
          <w:vertAlign w:val="superscript"/>
        </w:rPr>
        <w:t>4</w:t>
      </w:r>
      <w:r>
        <w:rPr>
          <w:rFonts w:cs="Times New Roman"/>
          <w:color w:val="000000"/>
          <w:sz w:val="20"/>
          <w:szCs w:val="20"/>
          <w:shd w:val="clear" w:color="auto" w:fill="FFFFFF"/>
        </w:rPr>
        <w:t>Department of Microbiology, University of Washington, Seattle, WA, USA</w:t>
      </w:r>
    </w:p>
    <w:p w:rsidR="00414739" w:rsidRPr="005B2988" w:rsidRDefault="00BF524A" w:rsidP="005B2988">
      <w:pPr>
        <w:spacing w:line="480" w:lineRule="auto"/>
        <w:rPr>
          <w:rFonts w:cs="Times New Roman"/>
          <w:sz w:val="20"/>
          <w:szCs w:val="20"/>
        </w:rPr>
      </w:pPr>
      <w:r w:rsidRPr="003B14E8">
        <w:rPr>
          <w:rFonts w:cs="Times New Roman"/>
          <w:color w:val="000000"/>
          <w:sz w:val="20"/>
          <w:szCs w:val="20"/>
          <w:shd w:val="clear" w:color="auto" w:fill="FFFFFF"/>
        </w:rPr>
        <w:t>*Corresponding author</w:t>
      </w:r>
      <w:r>
        <w:rPr>
          <w:rFonts w:cs="Times New Roman"/>
          <w:color w:val="000000"/>
          <w:sz w:val="20"/>
          <w:szCs w:val="20"/>
          <w:shd w:val="clear" w:color="auto" w:fill="FFFFFF"/>
        </w:rPr>
        <w:t>s</w:t>
      </w:r>
      <w:r w:rsidRPr="003B14E8">
        <w:rPr>
          <w:rFonts w:cs="Times New Roman"/>
          <w:color w:val="000000"/>
          <w:sz w:val="20"/>
          <w:szCs w:val="20"/>
          <w:shd w:val="clear" w:color="auto" w:fill="FFFFFF"/>
        </w:rPr>
        <w:t xml:space="preserve">: </w:t>
      </w:r>
      <w:hyperlink r:id="rId7" w:history="1">
        <w:r w:rsidRPr="00432CE9">
          <w:rPr>
            <w:rStyle w:val="Hyperlink"/>
            <w:rFonts w:cs="Times New Roman"/>
            <w:sz w:val="20"/>
            <w:szCs w:val="20"/>
            <w:shd w:val="clear" w:color="auto" w:fill="FFFFFF"/>
          </w:rPr>
          <w:t>nprice@systemsbiology.org</w:t>
        </w:r>
      </w:hyperlink>
      <w:r>
        <w:rPr>
          <w:rFonts w:cs="Times New Roman"/>
          <w:color w:val="000000"/>
          <w:sz w:val="20"/>
          <w:szCs w:val="20"/>
          <w:shd w:val="clear" w:color="auto" w:fill="FFFFFF"/>
        </w:rPr>
        <w:t xml:space="preserve">, </w:t>
      </w:r>
      <w:hyperlink r:id="rId8" w:history="1">
        <w:r w:rsidRPr="00432CE9">
          <w:rPr>
            <w:rStyle w:val="Hyperlink"/>
            <w:rFonts w:cs="Times New Roman"/>
            <w:sz w:val="20"/>
            <w:szCs w:val="20"/>
            <w:shd w:val="clear" w:color="auto" w:fill="FFFFFF"/>
          </w:rPr>
          <w:t>leighj@u.washington.edu</w:t>
        </w:r>
      </w:hyperlink>
      <w:r>
        <w:rPr>
          <w:rFonts w:cs="Times New Roman"/>
          <w:color w:val="000000"/>
          <w:sz w:val="20"/>
          <w:szCs w:val="20"/>
          <w:shd w:val="clear" w:color="auto" w:fill="FFFFFF"/>
        </w:rPr>
        <w:t xml:space="preserve"> </w:t>
      </w:r>
      <w:r w:rsidR="00414739">
        <w:br w:type="page"/>
      </w:r>
    </w:p>
    <w:p w:rsidR="00414739" w:rsidRDefault="00414739" w:rsidP="00414739">
      <w:pPr>
        <w:pStyle w:val="Heading1"/>
      </w:pPr>
      <w:r>
        <w:lastRenderedPageBreak/>
        <w:t>Abstract</w:t>
      </w:r>
    </w:p>
    <w:p w:rsidR="00414739" w:rsidRDefault="00414739" w:rsidP="00414739"/>
    <w:p w:rsidR="00414739" w:rsidRDefault="00BF524A" w:rsidP="009426B1">
      <w:pPr>
        <w:spacing w:line="480" w:lineRule="auto"/>
      </w:pPr>
      <w:r>
        <w:t>Methanogenic archaea are a crucial part of the global carbon cycle, producing about 1 billion tons of methane each year. We have constructed a</w:t>
      </w:r>
      <w:r w:rsidR="001801A5">
        <w:t xml:space="preserve"> genome-scale metabolic model for the model archaeon </w:t>
      </w:r>
      <w:proofErr w:type="spellStart"/>
      <w:r w:rsidR="001801A5">
        <w:rPr>
          <w:i/>
        </w:rPr>
        <w:t>Methanococcus</w:t>
      </w:r>
      <w:proofErr w:type="spellEnd"/>
      <w:r w:rsidR="001801A5">
        <w:rPr>
          <w:i/>
        </w:rPr>
        <w:t xml:space="preserve"> maripaludis S2 </w:t>
      </w:r>
      <w:r w:rsidR="001801A5">
        <w:t>that is the first model to accurately portray hydrogenotrophic methanogenesis</w:t>
      </w:r>
      <w:r w:rsidR="001801A5">
        <w:rPr>
          <w:i/>
        </w:rPr>
        <w:t xml:space="preserve">. </w:t>
      </w:r>
      <w:r w:rsidR="009426B1">
        <w:t>Our model contains the complete Wolfe cycle, the central catabolic pathway of our organism, including the crucial electron bifurcation step that completes the cycle. This</w:t>
      </w:r>
      <w:r w:rsidR="001801A5">
        <w:t xml:space="preserve"> model </w:t>
      </w:r>
      <w:r w:rsidR="009426B1">
        <w:t xml:space="preserve">serves as a knowledgebase of </w:t>
      </w:r>
      <w:r w:rsidR="009426B1">
        <w:rPr>
          <w:i/>
        </w:rPr>
        <w:t xml:space="preserve">M. maripaludis </w:t>
      </w:r>
      <w:r w:rsidR="009426B1">
        <w:t xml:space="preserve">metabolism and provides a platform for generating hypotheses for strain designs.   </w:t>
      </w:r>
    </w:p>
    <w:p w:rsidR="00414739" w:rsidRDefault="00414739">
      <w:r>
        <w:br w:type="page"/>
      </w:r>
    </w:p>
    <w:p w:rsidR="00BF524A" w:rsidRDefault="00414739" w:rsidP="00BF524A">
      <w:pPr>
        <w:pStyle w:val="Heading1"/>
      </w:pPr>
      <w:r>
        <w:lastRenderedPageBreak/>
        <w:t>Introduction</w:t>
      </w:r>
    </w:p>
    <w:p w:rsidR="00535032" w:rsidRDefault="00535032" w:rsidP="00586344">
      <w:pPr>
        <w:spacing w:line="480" w:lineRule="auto"/>
      </w:pPr>
      <w:r>
        <w:t>Methane is a vital part of the global carbon cycle; it functions both as a greenhouse gas</w:t>
      </w:r>
      <w:r w:rsidR="005B2988">
        <w:t xml:space="preserve"> an order of magnitude more potent that carbon dioxide </w:t>
      </w:r>
      <w:r w:rsidR="005B2988">
        <w:fldChar w:fldCharType="begin"/>
      </w:r>
      <w:r w:rsidR="005B2988">
        <w:instrText xml:space="preserve"> ADDIN ZOTERO_ITEM CSL_CITATION {"citationID":"28ffrma82q","properties":{"formattedCitation":"[1]","plainCitation":"[1]"},"citationItems":[{"id":295,"uris":["http://zotero.org/users/2565720/items/6596UA9V"],"uri":["http://zotero.org/users/2565720/items/6596UA9V"],"itemData":{"id":295,"type":"article-journal","title":"The role of methane in global warming: where might mitigation strategies be focused?","container-title":"Global Environmental Change","page":"179-201","volume":"9","issue":"3","source":"ScienceDirect","abstract":"Anthropogenic sources of methane emissions are thought to be nearly twice as high as emissions from natural sources. As the second most important anthropogenic greenhouse gas after carbon dioxide, methane ought to be addressed by policy makers when they consider reductions of national greenhouse-gas inventories. This article first comprehensively reviews source and sink estimates of methane by natural and anthropogenic sectors (wetlands, wet-paddy rice farming, livestock farming, biomass burning, landfills, coal mining, and venting of natural gas or natural-gas pipeline leaks), then proceeds to suggest where different mitigation strategies might be applied. The final section considers how the scenario of a warmer planet may affect the methane biogeochemical cycle.","DOI":"10.1016/S0959-3780(98)00037-5","ISSN":"0959-3780","shortTitle":"The role of methane in global warming","journalAbbreviation":"Global Environmental Change","author":[{"family":"Milich","given":"Lenard"}],"issued":{"date-parts":[["1999",10]]}}}],"schema":"https://github.com/citation-style-language/schema/raw/master/csl-citation.json"} </w:instrText>
      </w:r>
      <w:r w:rsidR="005B2988">
        <w:fldChar w:fldCharType="separate"/>
      </w:r>
      <w:r w:rsidR="005B2988" w:rsidRPr="005B2988">
        <w:rPr>
          <w:rFonts w:cs="Times New Roman"/>
        </w:rPr>
        <w:t>[1]</w:t>
      </w:r>
      <w:r w:rsidR="005B2988">
        <w:fldChar w:fldCharType="end"/>
      </w:r>
      <w:r>
        <w:t xml:space="preserve"> and as a fuel source. </w:t>
      </w:r>
      <w:r w:rsidR="00941122">
        <w:t>Methanogenic archaea, or “methanogens”,</w:t>
      </w:r>
      <w:r>
        <w:t xml:space="preserve"> </w:t>
      </w:r>
      <w:r w:rsidR="008D7AE6">
        <w:t xml:space="preserve">naturally </w:t>
      </w:r>
      <w:r w:rsidR="00941122">
        <w:t>produce</w:t>
      </w:r>
      <w:r>
        <w:t xml:space="preserve"> about 1 GT of methane per year</w:t>
      </w:r>
      <w:r w:rsidR="00915E11">
        <w:t xml:space="preserve"> </w:t>
      </w:r>
      <w:r w:rsidR="00915E11">
        <w:fldChar w:fldCharType="begin"/>
      </w:r>
      <w:r w:rsidR="00915E11">
        <w:instrText xml:space="preserve"> ADDIN ZOTERO_ITEM CSL_CITATION {"citationID":"12d9ngkfcj","properties":{"formattedCitation":"[2]","plainCitation":"[2]"},"citationItems":[{"id":178,"uris":["http://zotero.org/users/2565720/items/ZD6TWET9"],"uri":["http://zotero.org/users/2565720/items/ZD6TWET9"],"itemData":{"id":178,"type":"article-journal","title":"Methanogenic archaea: ecologically relevant differences in energy conservation","container-title":"Nature Reviews Microbiology","page":"579-591","volume":"6","issue":"8","source":"www.nature.com","abstract":"Most methanogenic archaea can reduce CO2 with H2 to methane, and it is generally assumed that the reactions and mechanisms of energy conservation that are involved are largely the same in all methanogens. However, this does not take into account the fact that methanogens with cytochromes have considerably higher growth yields and threshold concentrations for H2 than methanogens without cytochromes. These and other differences can be explained by the proposal outlined in this Review that in methanogens with cytochromes, the first and last steps in methanogenesis from CO2 are coupled chemiosmotically, whereas in methanogens without cytochromes, these steps are energetically coupled by a cytoplasmic enzyme complex that mediates flavin-based electron bifurcation.","DOI":"10.1038/nrmicro1931","ISSN":"1740-1526","shortTitle":"Methanogenic archaea","language":"en","author":[{"family":"Thauer","given":"Rudolf K."},{"family":"Kaster","given":"Anne-Kristin"},{"family":"Seedorf","given":"Henning"},{"family":"Buckel","given":"Wolfgang"},{"family":"Hedderich","given":"Reiner"}],"issued":{"date-parts":[["2008",8,1]]}}}],"schema":"https://github.com/citation-style-language/schema/raw/master/csl-citation.json"} </w:instrText>
      </w:r>
      <w:r w:rsidR="00915E11">
        <w:fldChar w:fldCharType="separate"/>
      </w:r>
      <w:r w:rsidR="00915E11" w:rsidRPr="00915E11">
        <w:rPr>
          <w:rFonts w:cs="Times New Roman"/>
        </w:rPr>
        <w:t>[2]</w:t>
      </w:r>
      <w:r w:rsidR="00915E11">
        <w:fldChar w:fldCharType="end"/>
      </w:r>
      <w:r w:rsidR="008D7AE6">
        <w:t xml:space="preserve"> </w:t>
      </w:r>
      <w:r w:rsidR="008A1FB2">
        <w:t xml:space="preserve">by undergoing methanogenesis, the process by which simple carbon substrates are reduced to methane gas. </w:t>
      </w:r>
      <w:r w:rsidR="00D00DB1">
        <w:t xml:space="preserve">Studying </w:t>
      </w:r>
      <w:r w:rsidR="008A1FB2">
        <w:t>the unique metabolism of these</w:t>
      </w:r>
      <w:r w:rsidR="00D00DB1">
        <w:t xml:space="preserve"> organisms </w:t>
      </w:r>
      <w:r w:rsidR="008A1FB2">
        <w:t>gives us a window through which we can</w:t>
      </w:r>
      <w:r w:rsidR="00D00DB1">
        <w:t xml:space="preserve"> better understand the biochemistry of methanogenesis such that we can metabolically engineer ways to enhance methane production or manipulate metabolism to produce other chemicals. </w:t>
      </w:r>
    </w:p>
    <w:p w:rsidR="00535032" w:rsidRDefault="00535032" w:rsidP="00586344">
      <w:pPr>
        <w:spacing w:line="480" w:lineRule="auto"/>
      </w:pPr>
      <w:proofErr w:type="spellStart"/>
      <w:r w:rsidRPr="009D0324">
        <w:rPr>
          <w:i/>
        </w:rPr>
        <w:t>Methanococcus</w:t>
      </w:r>
      <w:proofErr w:type="spellEnd"/>
      <w:r w:rsidRPr="009D0324">
        <w:rPr>
          <w:i/>
        </w:rPr>
        <w:t xml:space="preserve"> maripaludis S2</w:t>
      </w:r>
      <w:r>
        <w:t xml:space="preserve"> is a</w:t>
      </w:r>
      <w:r w:rsidR="00915E11">
        <w:t>n</w:t>
      </w:r>
      <w:r>
        <w:t xml:space="preserve"> </w:t>
      </w:r>
      <w:r w:rsidR="00915E11">
        <w:t>anaerobic</w:t>
      </w:r>
      <w:r>
        <w:t xml:space="preserve"> </w:t>
      </w:r>
      <w:r w:rsidR="00D00DB1">
        <w:t>hydrogenotrophic methanogen</w:t>
      </w:r>
      <w:r w:rsidR="001B65A0">
        <w:t xml:space="preserve"> originally isolated from a salt marsh in 1983 </w:t>
      </w:r>
      <w:r w:rsidR="001B65A0">
        <w:fldChar w:fldCharType="begin"/>
      </w:r>
      <w:r w:rsidR="00915E11">
        <w:instrText xml:space="preserve"> ADDIN ZOTERO_ITEM CSL_CITATION {"citationID":"RAdXQ6hK","properties":{"formattedCitation":"[3]","plainCitation":"[3]"},"citationItems":[{"id":5,"uris":["http://zotero.org/users/2565720/items/V5622QPW"],"uri":["http://zotero.org/users/2565720/items/V5622QPW"],"itemData":{"id":5,"type":"article-journal","title":"Characterization of Methanococcus maripaludis sp. nov., a new methanogen isolated from salt marsh sediment","container-title":"Archives of Microbiology","page":"91-97","volume":"135","issue":"2","source":"link.springer.com.proxy2.library.illinois.edu","abstract":"A predominant methanogenic bacterium was isolated from salt-marsh sediment near Pawley's Island, South Carolina. A habitat-simulating medium with H2:CO2 as substrate was used for enrichment and isolation. The methanogen is strictly anaerobic, weakly-motile, non-sporeforming, Gram negative, and a pleomorphic coccoid-rod averaging 1.2 by 1.6 μm. Colonies are circular, translucent, pale yellow, and have a smooth surface and an entire edge. The organism is a mesophile, growing between 18 and 47°C, with an optimum near 38°C. The pH optimum for growth is 6.8–7.2, and only formate or a mixture of H2 plus CO2 serve as substrates. Seawater (20–70% v/v) is required, but it can be replaced by 15 mM, or greater, magnesium. Optimal growth occurs with 110 mM sodium. Growth rate is stimulated by selenium (10 μM) but organic compounds (acetate, vitamins, amino acids) are neither stimulatory nor required. The methanogen grows well in autotrophic medium with a doubling time of about 2h. Cells are fragile, are lysed by aqueous solutions of low osmolality and by detergents, and the lack muramic acid. The cell wall is a single electron dense layer. The DNA base composition is 33 mol % guanine plus cytosine. Antigenic relationship of cells and the 16S ribosomal RNA catalog indicate that the salt marsh methanogen is a unique species of Methanococcus, for which we propose the name Methanococcus maripaludis sp. nov.","DOI":"10.1007/BF00408015","ISSN":"0302-8933, 1432-072X","journalAbbreviation":"Arch. Microbiol.","language":"en","author":[{"family":"Jones","given":"W. Jack"},{"family":"Paynter","given":"M. J. B."},{"family":"Gupta","given":"R."}],"issued":{"date-parts":[["1983",8]]}}}],"schema":"https://github.com/citation-style-language/schema/raw/master/csl-citation.json"} </w:instrText>
      </w:r>
      <w:r w:rsidR="001B65A0">
        <w:fldChar w:fldCharType="separate"/>
      </w:r>
      <w:r w:rsidR="00915E11" w:rsidRPr="00915E11">
        <w:rPr>
          <w:rFonts w:cs="Times New Roman"/>
        </w:rPr>
        <w:t>[3]</w:t>
      </w:r>
      <w:r w:rsidR="001B65A0">
        <w:fldChar w:fldCharType="end"/>
      </w:r>
      <w:r w:rsidR="001B65A0">
        <w:t xml:space="preserve">. Its genome is comprised of only 1722 protein coding genes </w:t>
      </w:r>
      <w:r w:rsidR="001B65A0">
        <w:fldChar w:fldCharType="begin"/>
      </w:r>
      <w:r w:rsidR="00DD7B0D">
        <w:instrText xml:space="preserve"> ADDIN ZOTERO_ITEM CSL_CITATION {"citationID":"1egc061ljo","properties":{"formattedCitation":"[4]","plainCitation":"[4]"},"citationItems":[{"id":11,"uris":["http://zotero.org/users/2565720/items/96U2HCBI"],"uri":["http://zotero.org/users/2565720/items/96U2HCBI"],"itemData":{"id":11,"type":"article-journal","title":"Complete Genome Sequence of the Genetically Tractable Hydrogenotrophic Methanogen Methanococcus maripaludis","container-title":"Journal of Bacteriology","page":"6956-6969","volume":"186","issue":"20","source":"jb.asm.org","abstract":"The genome sequence of the genetically tractable, mesophilic, hydrogenotrophic methanogen Methanococcus maripaludis contains 1,722 protein-coding genes in a single circular chromosome of 1,661,137 bp. Of the protein-coding genes (open reading frames [ORFs]), 44% were assigned a function, 48% were conserved but had unknown or uncertain functions, and 7.5% (129 ORFs) were unique to M. maripaludis. Of the unique ORFs, 27 were confirmed to encode proteins by the mass spectrometric identification of unique peptides. Genes for most known functions and pathways were identified. For example, a full complement of hydrogenases and methanogenesis enzymes was identified, including eight selenocysteine-containing proteins, with each being paralogous to a cysteine-containing counterpart. At least 59 proteins were predicted to contain iron-sulfur centers, including ferredoxins, polyferredoxins, and subunits of enzymes with various redox functions. Unusual features included the absence of a Cdc6 homolog, implying a variation in replication initiation, and the presence of a bacterial-like RNase HI as well as an RNase HII typical of the Archaea. The presence of alanine dehydrogenase and alanine racemase, which are uniquely present among the Archaea, explained the ability of the organism to use l- and d-alanine as nitrogen sources. Features that contrasted with the related organism Methanocaldococcus jannaschii included the absence of inteins, even though close homologs of most intein-containing proteins were encoded. Although two-thirds of the ORFs had their highest Blastp hits in Methanocaldococcus jannaschii, lateral gene transfer or gene loss has apparently resulted in genes, which are often clustered, with top Blastp hits in more distantly related groups.","DOI":"10.1128/JB.186.20.6956-6969.2004","ISSN":"0021-9193, 1098-5530","note":"PMID: 15466049","journalAbbreviation":"J. Bacteriol.","language":"en","author":[{"family":"Hendrickson","given":"E. L."},{"family":"Kaul","given":"R."},{"family":"Zhou","given":"Y."},{"family":"Bovee","given":"D."},{"family":"Chapman","given":"P."},{"family":"Chung","given":"J."},{"family":"Macario","given":"E. Conway","dropping-particle":"de"},{"family":"Dodsworth","given":"J. A."},{"family":"Gillett","given":"W."},{"family":"Graham","given":"D. E."},{"family":"Hackett","given":"M."},{"family":"Haydock","given":"A. K."},{"family":"Kang","given":"A."},{"family":"Land","given":"M. L."},{"family":"Levy","given":"R."},{"family":"Lie","given":"T. J."},{"family":"Major","given":"T. A."},{"family":"Moore","given":"B. C."},{"family":"Porat","given":"I."},{"family":"Palmeiri","given":"A."},{"family":"Rouse","given":"G."},{"family":"Saenphimmachak","given":"C."},{"family":"Söll","given":"D."},{"family":"Dien","given":"S. Van"},{"family":"Wang","given":"T."},{"family":"Whitman","given":"W. B."},{"family":"Xia","given":"Q."},{"family":"Zhang","given":"Y."},{"family":"Larimer","given":"F. W."},{"family":"Olson","given":"M. V."},{"family":"Leigh","given":"J. A."}],"issued":{"date-parts":[["2004",10,15]]},"PMID":"15466049"}}],"schema":"https://github.com/citation-style-language/schema/raw/master/csl-citation.json"} </w:instrText>
      </w:r>
      <w:r w:rsidR="001B65A0">
        <w:fldChar w:fldCharType="separate"/>
      </w:r>
      <w:r w:rsidR="00915E11" w:rsidRPr="00915E11">
        <w:rPr>
          <w:rFonts w:cs="Times New Roman"/>
        </w:rPr>
        <w:t>[4]</w:t>
      </w:r>
      <w:r w:rsidR="001B65A0">
        <w:fldChar w:fldCharType="end"/>
      </w:r>
      <w:r w:rsidR="001B65A0">
        <w:t xml:space="preserve"> and its spectrum of major growth substrates is restricted to either hydrogen and carbon dioxide or formate </w:t>
      </w:r>
      <w:r w:rsidR="001B65A0">
        <w:fldChar w:fldCharType="begin"/>
      </w:r>
      <w:r w:rsidR="00915E11">
        <w:instrText xml:space="preserve"> ADDIN ZOTERO_ITEM CSL_CITATION {"citationID":"2m2s5sjhuf","properties":{"formattedCitation":"[3]","plainCitation":"[3]"},"citationItems":[{"id":5,"uris":["http://zotero.org/users/2565720/items/V5622QPW"],"uri":["http://zotero.org/users/2565720/items/V5622QPW"],"itemData":{"id":5,"type":"article-journal","title":"Characterization of Methanococcus maripaludis sp. nov., a new methanogen isolated from salt marsh sediment","container-title":"Archives of Microbiology","page":"91-97","volume":"135","issue":"2","source":"link.springer.com.proxy2.library.illinois.edu","abstract":"A predominant methanogenic bacterium was isolated from salt-marsh sediment near Pawley's Island, South Carolina. A habitat-simulating medium with H2:CO2 as substrate was used for enrichment and isolation. The methanogen is strictly anaerobic, weakly-motile, non-sporeforming, Gram negative, and a pleomorphic coccoid-rod averaging 1.2 by 1.6 μm. Colonies are circular, translucent, pale yellow, and have a smooth surface and an entire edge. The organism is a mesophile, growing between 18 and 47°C, with an optimum near 38°C. The pH optimum for growth is 6.8–7.2, and only formate or a mixture of H2 plus CO2 serve as substrates. Seawater (20–70% v/v) is required, but it can be replaced by 15 mM, or greater, magnesium. Optimal growth occurs with 110 mM sodium. Growth rate is stimulated by selenium (10 μM) but organic compounds (acetate, vitamins, amino acids) are neither stimulatory nor required. The methanogen grows well in autotrophic medium with a doubling time of about 2h. Cells are fragile, are lysed by aqueous solutions of low osmolality and by detergents, and the lack muramic acid. The cell wall is a single electron dense layer. The DNA base composition is 33 mol % guanine plus cytosine. Antigenic relationship of cells and the 16S ribosomal RNA catalog indicate that the salt marsh methanogen is a unique species of Methanococcus, for which we propose the name Methanococcus maripaludis sp. nov.","DOI":"10.1007/BF00408015","ISSN":"0302-8933, 1432-072X","journalAbbreviation":"Arch. Microbiol.","language":"en","author":[{"family":"Jones","given":"W. Jack"},{"family":"Paynter","given":"M. J. B."},{"family":"Gupta","given":"R."}],"issued":{"date-parts":[["1983",8]]}}}],"schema":"https://github.com/citation-style-language/schema/raw/master/csl-citation.json"} </w:instrText>
      </w:r>
      <w:r w:rsidR="001B65A0">
        <w:fldChar w:fldCharType="separate"/>
      </w:r>
      <w:r w:rsidR="00915E11" w:rsidRPr="00915E11">
        <w:rPr>
          <w:rFonts w:cs="Times New Roman"/>
        </w:rPr>
        <w:t>[3]</w:t>
      </w:r>
      <w:r w:rsidR="001B65A0">
        <w:fldChar w:fldCharType="end"/>
      </w:r>
      <w:r w:rsidR="009D0324">
        <w:t>, resulting in a relatively simple metabolism where electrons from formate or hydrogen reduce carbon dioxide to methane and build an ionic motive force that drives ATP synthesis {</w:t>
      </w:r>
      <w:r w:rsidR="009D0324" w:rsidRPr="009D0324">
        <w:rPr>
          <w:highlight w:val="yellow"/>
        </w:rPr>
        <w:t>SOURCE NEEDED</w:t>
      </w:r>
      <w:r w:rsidR="009D0324">
        <w:t xml:space="preserve">}. </w:t>
      </w:r>
      <w:r w:rsidR="001B65A0">
        <w:t xml:space="preserve">In addition to </w:t>
      </w:r>
      <w:r w:rsidR="009D0324">
        <w:t>its uncomplicated metabolism,</w:t>
      </w:r>
      <w:r w:rsidR="001B65A0">
        <w:t xml:space="preserve"> </w:t>
      </w:r>
      <w:r w:rsidR="001B65A0">
        <w:rPr>
          <w:i/>
        </w:rPr>
        <w:t>M. maripaludi</w:t>
      </w:r>
      <w:r w:rsidR="009D0324">
        <w:rPr>
          <w:i/>
        </w:rPr>
        <w:t>s</w:t>
      </w:r>
      <w:r w:rsidR="001B65A0">
        <w:t xml:space="preserve"> possesses a well-developed set of genetic tools </w:t>
      </w:r>
      <w:r w:rsidR="008D7AE6">
        <w:t>{</w:t>
      </w:r>
      <w:r w:rsidR="008D7AE6" w:rsidRPr="008D7AE6">
        <w:rPr>
          <w:highlight w:val="yellow"/>
        </w:rPr>
        <w:t>SOURCE NEEDED</w:t>
      </w:r>
      <w:r w:rsidR="008D7AE6">
        <w:t>}</w:t>
      </w:r>
      <w:r w:rsidR="001B65A0">
        <w:t>, and grows readily on solid media</w:t>
      </w:r>
      <w:r w:rsidR="00080C5F">
        <w:t xml:space="preserve"> </w:t>
      </w:r>
      <w:r w:rsidR="00080C5F">
        <w:fldChar w:fldCharType="begin"/>
      </w:r>
      <w:r w:rsidR="00915E11">
        <w:instrText xml:space="preserve"> ADDIN ZOTERO_ITEM CSL_CITATION {"citationID":"2jvfovhcr5","properties":{"formattedCitation":"[5]","plainCitation":"[5]"},"citationItems":[{"id":298,"uris":["http://zotero.org/users/2565720/items/ITDRW7UW"],"uri":["http://zotero.org/users/2565720/items/ITDRW7UW"],"itemData":{"id":298,"type":"article-journal","title":"Growth and Plating Efficiency of Methanococci on Agar Media","container-title":"Applied and Environmental Microbiology","page":"220-226","volume":"46","issue":"1","source":"aem.asm.org","abstract":"Plating techniques for cultivation of methanogenic bacteria have been optimized for two members of the genus Methanococcus. Methanococcus maripaludis and Methanococcus voltae were cultivated on aerobically and anaerobically prepared agar media. Maintenance of O2 levels below 5 μl/liter within an anaerobic glove box was necessary during plating and incubation for 90% recovery of plated cells. Under an atmosphere of H2, CO2, and H2S (79:20:1), 2 to 3 days of incubation at 37°C were sufficient for the formation of visible colonies. The viability of plated cells was significantly affected by the growth phase of the culture, H2S concentration, and the volume of medium per plate. In addition, colony size of methanococci was affected by agar type, as well as by the concentrations of agar, H2S, and bicarbonate.","ISSN":"0099-2240, 1098-5336","note":"PMID: 16346342","journalAbbreviation":"Appl. Environ. Microbiol.","language":"en","author":[{"family":"Jones","given":"W. Jack"},{"family":"Whitman","given":"William B."},{"family":"Fields","given":"Robert D."},{"family":"Wolfe","given":"Ralph S."}],"issued":{"date-parts":[["1983",7,1]]},"PMID":"16346342"}}],"schema":"https://github.com/citation-style-language/schema/raw/master/csl-citation.json"} </w:instrText>
      </w:r>
      <w:r w:rsidR="00080C5F">
        <w:fldChar w:fldCharType="separate"/>
      </w:r>
      <w:r w:rsidR="00915E11" w:rsidRPr="00915E11">
        <w:rPr>
          <w:rFonts w:cs="Times New Roman"/>
        </w:rPr>
        <w:t>[5]</w:t>
      </w:r>
      <w:r w:rsidR="00080C5F">
        <w:fldChar w:fldCharType="end"/>
      </w:r>
      <w:r w:rsidR="001B65A0">
        <w:t>, in liquid batch cultures</w:t>
      </w:r>
      <w:r w:rsidR="00080C5F">
        <w:t xml:space="preserve"> </w:t>
      </w:r>
      <w:r w:rsidR="00080C5F">
        <w:fldChar w:fldCharType="begin"/>
      </w:r>
      <w:r w:rsidR="00915E11">
        <w:instrText xml:space="preserve"> ADDIN ZOTERO_ITEM CSL_CITATION {"citationID":"16dd097s5g","properties":{"formattedCitation":"[3]","plainCitation":"[3]"},"citationItems":[{"id":5,"uris":["http://zotero.org/users/2565720/items/V5622QPW"],"uri":["http://zotero.org/users/2565720/items/V5622QPW"],"itemData":{"id":5,"type":"article-journal","title":"Characterization of Methanococcus maripaludis sp. nov., a new methanogen isolated from salt marsh sediment","container-title":"Archives of Microbiology","page":"91-97","volume":"135","issue":"2","source":"link.springer.com.proxy2.library.illinois.edu","abstract":"A predominant methanogenic bacterium was isolated from salt-marsh sediment near Pawley's Island, South Carolina. A habitat-simulating medium with H2:CO2 as substrate was used for enrichment and isolation. The methanogen is strictly anaerobic, weakly-motile, non-sporeforming, Gram negative, and a pleomorphic coccoid-rod averaging 1.2 by 1.6 μm. Colonies are circular, translucent, pale yellow, and have a smooth surface and an entire edge. The organism is a mesophile, growing between 18 and 47°C, with an optimum near 38°C. The pH optimum for growth is 6.8–7.2, and only formate or a mixture of H2 plus CO2 serve as substrates. Seawater (20–70% v/v) is required, but it can be replaced by 15 mM, or greater, magnesium. Optimal growth occurs with 110 mM sodium. Growth rate is stimulated by selenium (10 μM) but organic compounds (acetate, vitamins, amino acids) are neither stimulatory nor required. The methanogen grows well in autotrophic medium with a doubling time of about 2h. Cells are fragile, are lysed by aqueous solutions of low osmolality and by detergents, and the lack muramic acid. The cell wall is a single electron dense layer. The DNA base composition is 33 mol % guanine plus cytosine. Antigenic relationship of cells and the 16S ribosomal RNA catalog indicate that the salt marsh methanogen is a unique species of Methanococcus, for which we propose the name Methanococcus maripaludis sp. nov.","DOI":"10.1007/BF00408015","ISSN":"0302-8933, 1432-072X","journalAbbreviation":"Arch. Microbiol.","language":"en","author":[{"family":"Jones","given":"W. Jack"},{"family":"Paynter","given":"M. J. B."},{"family":"Gupta","given":"R."}],"issued":{"date-parts":[["1983",8]]}}}],"schema":"https://github.com/citation-style-language/schema/raw/master/csl-citation.json"} </w:instrText>
      </w:r>
      <w:r w:rsidR="00080C5F">
        <w:fldChar w:fldCharType="separate"/>
      </w:r>
      <w:r w:rsidR="00915E11" w:rsidRPr="00915E11">
        <w:rPr>
          <w:rFonts w:cs="Times New Roman"/>
        </w:rPr>
        <w:t>[3]</w:t>
      </w:r>
      <w:r w:rsidR="00080C5F">
        <w:fldChar w:fldCharType="end"/>
      </w:r>
      <w:r w:rsidR="001B65A0">
        <w:t xml:space="preserve">, and in liquid </w:t>
      </w:r>
      <w:proofErr w:type="spellStart"/>
      <w:r w:rsidR="001B65A0">
        <w:t>chemostat</w:t>
      </w:r>
      <w:proofErr w:type="spellEnd"/>
      <w:r w:rsidR="001B65A0">
        <w:t xml:space="preserve"> cultures  </w:t>
      </w:r>
      <w:r w:rsidR="001B65A0">
        <w:fldChar w:fldCharType="begin"/>
      </w:r>
      <w:r w:rsidR="00915E11">
        <w:instrText xml:space="preserve"> ADDIN ZOTERO_ITEM CSL_CITATION {"citationID":"dk52qlnje","properties":{"formattedCitation":"[6]","plainCitation":"[6]"},"citationItems":[{"id":21,"uris":["http://zotero.org/users/2565720/items/DQ6NM29D"],"uri":["http://zotero.org/users/2565720/items/DQ6NM29D"],"itemData":{"id":21,"type":"article-journal","title":"Continuous culture of Methanococcus maripaludis under defined nutrient conditions","container-title":"FEMS Microbiology Letters","page":"85-91","volume":"238","issue":"1","source":"femsle.oxfordjournals.org","abstract":"To study global regulation in the methanogenic archaeon Methanococcus maripaludis, we devised a system for steady-state growth in chemostats. New Brunswick Bioflo 110 bioreactors were equipped with controlled delivery of hydrogen, nitrogen, carbon dioxide, hydrogen sulfide, and anaerobic medium. We determined conditions and media compositions for growth with three different limiting nutrients, hydrogen, phosphate, and leucine. To investigate leucine limitation we constructed and characterized a mutant in the leuA gene for 2-isopropylmalate synthase, demonstrating for the first time the function of this gene in the Archaea. Steady state specific growth rates in these studies ranged from 0.042 to 0.24 h−1. Plots of culture density vs. growth rate for each condition showed the behavior predicted by growth modeling. The results show that growth behavior is normal and reproducible and validate the use of the chemostat system for metabolic and global regulation studies in M. maripaludis.","DOI":"10.1111/j.1574-6968.2004.tb09741.x","ISSN":"0378-1097, 1574-6968","note":"PMID: 15336407","language":"en","author":[{"family":"Haydock","given":"Andrew K."},{"family":"Porat","given":"Iris"},{"family":"Whitman","given":"William B."},{"family":"Leigh","given":"John A."}],"issued":{"date-parts":[["2004",9,1]]},"PMID":"15336407"}}],"schema":"https://github.com/citation-style-language/schema/raw/master/csl-citation.json"} </w:instrText>
      </w:r>
      <w:r w:rsidR="001B65A0">
        <w:fldChar w:fldCharType="separate"/>
      </w:r>
      <w:r w:rsidR="00915E11" w:rsidRPr="00915E11">
        <w:rPr>
          <w:rFonts w:cs="Times New Roman"/>
        </w:rPr>
        <w:t>[6]</w:t>
      </w:r>
      <w:r w:rsidR="001B65A0">
        <w:fldChar w:fldCharType="end"/>
      </w:r>
      <w:r w:rsidR="001B65A0">
        <w:t xml:space="preserve">. Thus, it represents an ideal candidate for studying methanogenesis and for creating novel strain designs that produce </w:t>
      </w:r>
      <w:r w:rsidR="00080C5F">
        <w:t>industrially relevant products.</w:t>
      </w:r>
    </w:p>
    <w:p w:rsidR="00535032" w:rsidRDefault="00467AD6" w:rsidP="00586344">
      <w:pPr>
        <w:spacing w:line="480" w:lineRule="auto"/>
      </w:pPr>
      <w:r>
        <w:t>Genome scale metabolic reconstructions</w:t>
      </w:r>
      <w:r w:rsidR="00535032">
        <w:t xml:space="preserve"> are powerful tools that </w:t>
      </w:r>
      <w:r w:rsidR="009D0324">
        <w:t xml:space="preserve">can aid in mapping metabolic pathways and serve as platforms for generating hypothetical strain designs. Additionally, they </w:t>
      </w:r>
      <w:r w:rsidR="00535032">
        <w:t>serve as organism knowledge bases and can be</w:t>
      </w:r>
      <w:r>
        <w:t xml:space="preserve"> made into models that</w:t>
      </w:r>
      <w:r w:rsidR="00535032">
        <w:t xml:space="preserve"> </w:t>
      </w:r>
      <w:r>
        <w:t>predict</w:t>
      </w:r>
      <w:r w:rsidR="00535032">
        <w:t xml:space="preserve"> growth phenotypes for potential wet lab experiments</w:t>
      </w:r>
      <w:r w:rsidR="00666EBB">
        <w:t xml:space="preserve"> by simulating steady-state growth via flux balance analysis (FBA) {</w:t>
      </w:r>
      <w:r w:rsidR="00666EBB" w:rsidRPr="00666EBB">
        <w:rPr>
          <w:highlight w:val="yellow"/>
        </w:rPr>
        <w:t>SOURCE NEEDED</w:t>
      </w:r>
      <w:r w:rsidR="00666EBB">
        <w:t>}</w:t>
      </w:r>
      <w:r w:rsidR="00535032">
        <w:t xml:space="preserve">. </w:t>
      </w:r>
      <w:r w:rsidR="009D0324">
        <w:t>Their</w:t>
      </w:r>
      <w:r w:rsidR="00586344">
        <w:t xml:space="preserve"> valuable </w:t>
      </w:r>
      <w:r w:rsidR="009D0324">
        <w:t>ability to model metabolism has</w:t>
      </w:r>
      <w:r w:rsidR="00586344">
        <w:t xml:space="preserve"> helped guide </w:t>
      </w:r>
      <w:r w:rsidR="00586344">
        <w:lastRenderedPageBreak/>
        <w:t xml:space="preserve">metabolic engineering efforts for production of industrial biochemical in multiple organisms </w:t>
      </w:r>
      <w:r w:rsidR="00586344">
        <w:fldChar w:fldCharType="begin"/>
      </w:r>
      <w:r w:rsidR="00915E11">
        <w:instrText xml:space="preserve"> ADDIN ZOTERO_ITEM CSL_CITATION {"citationID":"ccap1o6lr","properties":{"formattedCitation":"[7]","plainCitation":"[7]"},"citationItems":[{"id":46,"uris":["http://zotero.org/users/2565720/items/WHP5DFE9"],"uri":["http://zotero.org/users/2565720/items/WHP5DFE9"],"itemData":{"id":46,"type":"article-journal","title":"Accomplishments in genome-scale in silico modeling for industrial and medical biotechnology","container-title":"Biotechnology Journal","page":"1653-1670","volume":"4","issue":"12","source":"Wiley Online Library","abstract":"Driven by advancements in high-throughput biological technologies and the growing number of sequenced genomes, the construction of in silico models at the genome scale has provided powerful tools to investigate a vast array of biological systems and applications. Here, we review comprehensively the uses of such models in industrial and medical biotechnology, including biofuel generation, food production, and drug development. While the use of in silico models is still in its early stages for delivering to industry, significant initial successes have been achieved. For the cases presented here, genome-scale models predict engineering strategies to enhance properties of interest in an organism or to inhibit harmful mechanisms of pathogens. Going forward, genome-scale in silico models promise to extend their application and analysis scope to become a transformative tool in biotechnology.","DOI":"10.1002/biot.200900234","ISSN":"1860-7314","journalAbbreviation":"Biotechnology Journal","language":"en","author":[{"family":"Milne","given":"Caroline B."},{"family":"Kim","given":"Pan-Jun"},{"family":"Eddy","given":"James A."},{"family":"Price","given":"Nathan D."}],"issued":{"date-parts":[["2009",12,1]]}}}],"schema":"https://github.com/citation-style-language/schema/raw/master/csl-citation.json"} </w:instrText>
      </w:r>
      <w:r w:rsidR="00586344">
        <w:fldChar w:fldCharType="separate"/>
      </w:r>
      <w:r w:rsidR="00915E11" w:rsidRPr="00915E11">
        <w:rPr>
          <w:rFonts w:cs="Times New Roman"/>
        </w:rPr>
        <w:t>[7]</w:t>
      </w:r>
      <w:r w:rsidR="00586344">
        <w:fldChar w:fldCharType="end"/>
      </w:r>
      <w:r w:rsidR="00586344">
        <w:t xml:space="preserve">. </w:t>
      </w:r>
      <w:r w:rsidR="009D0324">
        <w:t xml:space="preserve">Constructing a genome scale metabolic reconstruction for </w:t>
      </w:r>
      <w:r w:rsidR="009D0324">
        <w:rPr>
          <w:i/>
        </w:rPr>
        <w:t xml:space="preserve">M. maripaludis </w:t>
      </w:r>
      <w:r w:rsidR="009D0324">
        <w:t xml:space="preserve">would therefore have </w:t>
      </w:r>
      <w:r w:rsidR="00535032">
        <w:t xml:space="preserve">promise for </w:t>
      </w:r>
      <w:r w:rsidR="009D0324">
        <w:t xml:space="preserve">better understanding methanogenesis and for </w:t>
      </w:r>
      <w:r w:rsidR="00535032">
        <w:t xml:space="preserve">guiding metabolic engineering efforts </w:t>
      </w:r>
      <w:r w:rsidR="009D0324">
        <w:t>that harness</w:t>
      </w:r>
      <w:r w:rsidR="00535032">
        <w:t xml:space="preserve"> the unique metabolism of our hydrogenotrophic methanogen. </w:t>
      </w:r>
    </w:p>
    <w:p w:rsidR="00F27938" w:rsidRDefault="00DD75BA" w:rsidP="00586344">
      <w:pPr>
        <w:spacing w:line="480" w:lineRule="auto"/>
      </w:pPr>
      <w:r>
        <w:rPr>
          <w:i/>
        </w:rPr>
        <w:t xml:space="preserve">M. maripaludis </w:t>
      </w:r>
      <w:r>
        <w:t xml:space="preserve">has already been metabolically reconstructed as part of a mutualistic community model with </w:t>
      </w:r>
      <w:r>
        <w:rPr>
          <w:i/>
        </w:rPr>
        <w:t xml:space="preserve">D. vulgaris </w:t>
      </w:r>
      <w:r>
        <w:rPr>
          <w:i/>
        </w:rPr>
        <w:fldChar w:fldCharType="begin"/>
      </w:r>
      <w:r w:rsidR="00DD7B0D">
        <w:rPr>
          <w:i/>
        </w:rPr>
        <w:instrText xml:space="preserve"> ADDIN ZOTERO_ITEM CSL_CITATION {"citationID":"1af40venu5","properties":{"formattedCitation":"[8]","plainCitation":"[8]"},"citationItems":[{"id":302,"uris":["http://zotero.org/users/2565720/items/6F246S9P"],"uri":["http://zotero.org/users/2565720/items/6F246S9P"],"itemData":{"id":302,"type":"article-journal","title":"Metabolic modeling of a mutualistic microbial community","container-title":"Molecular Systems Biology","page":"92","volume":"3","source":"PubMed","abstract":"The rate of production of methane in many environments depends upon mutualistic interactions between sulfate-reducing bacteria and methanogens. To enhance our understanding of these relationships, we took advantage of the fully sequenced genomes of Desulfovibrio vulgaris and Methanococcus maripaludis to produce and analyze the first multispecies stoichiometric metabolic model. Model results were compared to data on growth of the co-culture on lactate in the absence of sulfate. The model accurately predicted several ecologically relevant characteristics, including the flux of metabolites and the ratio of D. vulgaris to M. maripaludis cells during growth. In addition, the model and our data suggested that it was possible to eliminate formate as an interspecies electron shuttle, but hydrogen transfer was essential for syntrophic growth. Our work demonstrated that reconstructed metabolic networks and stoichiometric models can serve not only to predict metabolic fluxes and growth phenotypes of single organisms, but also to capture growth parameters and community composition of simple bacterial communities.","DOI":"10.1038/msb4100131","ISSN":"1744-4292","note":"PMID: 17353934\nPMCID: PMC1847946","journalAbbreviation":"Mol. Syst. Biol.","language":"eng","author":[{"family":"Stolyar","given":"Sergey"},{"family":"Dien","given":"Steve","non-dropping-particle":"Van"},{"family":"Hillesland","given":"Kristina Linnea"},{"family":"Pinel","given":"Nicolas"},{"family":"Lie","given":"Thomas J."},{"family":"Leigh","given":"John A."},{"family":"Stahl","given":"David A."}],"issued":{"date-parts":[["2007"]]},"PMID":"17353934","PMCID":"PMC1847946"}}],"schema":"https://github.com/citation-style-language/schema/raw/master/csl-citation.json"} </w:instrText>
      </w:r>
      <w:r>
        <w:rPr>
          <w:i/>
        </w:rPr>
        <w:fldChar w:fldCharType="separate"/>
      </w:r>
      <w:r w:rsidR="00915E11" w:rsidRPr="00915E11">
        <w:rPr>
          <w:rFonts w:cs="Times New Roman"/>
        </w:rPr>
        <w:t>[8]</w:t>
      </w:r>
      <w:r>
        <w:rPr>
          <w:i/>
        </w:rPr>
        <w:fldChar w:fldCharType="end"/>
      </w:r>
      <w:r w:rsidR="00E76580">
        <w:rPr>
          <w:i/>
        </w:rPr>
        <w:t xml:space="preserve"> </w:t>
      </w:r>
      <w:r w:rsidR="00E76580">
        <w:t xml:space="preserve">and as an isolate </w:t>
      </w:r>
      <w:r w:rsidR="00586344">
        <w:fldChar w:fldCharType="begin"/>
      </w:r>
      <w:r w:rsidR="00915E11">
        <w:instrText xml:space="preserve"> ADDIN ZOTERO_ITEM CSL_CITATION {"citationID":"45r95c3f8","properties":{"formattedCitation":"[9]","plainCitation":"[9]"},"citationItems":[{"id":15,"uris":["http://zotero.org/users/2565720/items/WKTSDSE2"],"uri":["http://zotero.org/users/2565720/items/WKTSDSE2"],"itemData":{"id":15,"type":"article-journal","title":"A genome-scale metabolic model of Methanococcus maripaludis S2 for CO2 capture and conversion to methane","container-title":"Molecular bioSystems","page":"1043-1054","volume":"10","issue":"5","source":"PubMed","abstract":"Methane is a major energy source for heating and electricity. Its production by methanogenic bacteria is widely known in nature. M. maripaludis S2 is a fully sequenced hydrogenotrophic methanogen and an excellent laboratory strain with robust genetic tools. However, a quantitative systems biology model to complement these tools is absent in the literature. To understand and enhance its methanogenesis from CO2, this work presents the first constraint-based genome-scale metabolic model (iMM518). It comprises 570 reactions, 556 distinct metabolites, and 518 genes along with gene-protein-reaction (GPR) associations, and covers 30% of open reading frames (ORFs). The model was validated using biomass growth data and experimental phenotypic studies from the literature. Its comparison with the in silico models of Methanosarcina barkeri, Methanosarcina acetivorans, and Sulfolobus solfataricus P2 shows M. maripaludis S2 to be a better organism for producing methane. Using the model, genes essential for growth were identified, and the efficacies of alternative carbon, hydrogen and nitrogen sources were studied. The model can predict the effects of reengineering M. maripaludis S2 to guide or expedite experimental efforts.","DOI":"10.1039/c3mb70421a","ISSN":"1742-2051","note":"PMID: 24553424","journalAbbreviation":"Mol Biosyst","language":"eng","author":[{"family":"Goyal","given":"Nishu"},{"family":"Widiastuti","given":"Hanifah"},{"family":"Karimi","given":"I. A."},{"family":"Zhou","given":"Zhi"}],"issued":{"date-parts":[["2014",5]]},"PMID":"24553424"}}],"schema":"https://github.com/citation-style-language/schema/raw/master/csl-citation.json"} </w:instrText>
      </w:r>
      <w:r w:rsidR="00586344">
        <w:fldChar w:fldCharType="separate"/>
      </w:r>
      <w:r w:rsidR="00915E11" w:rsidRPr="00915E11">
        <w:rPr>
          <w:rFonts w:cs="Times New Roman"/>
        </w:rPr>
        <w:t>[9]</w:t>
      </w:r>
      <w:r w:rsidR="00586344">
        <w:fldChar w:fldCharType="end"/>
      </w:r>
      <w:r w:rsidR="00586344">
        <w:t xml:space="preserve">. </w:t>
      </w:r>
      <w:r w:rsidR="00E76580">
        <w:t xml:space="preserve">In the former case, the model of </w:t>
      </w:r>
      <w:r w:rsidR="00E76580">
        <w:rPr>
          <w:i/>
        </w:rPr>
        <w:t xml:space="preserve">M. maripaludis </w:t>
      </w:r>
      <w:r w:rsidR="00E76580">
        <w:t xml:space="preserve">represented only core metabolism and was used primarily to investigate interactions between the two different species rather than probe the depths of one organism’s metabolism </w:t>
      </w:r>
      <w:r w:rsidR="00E76580">
        <w:fldChar w:fldCharType="begin"/>
      </w:r>
      <w:r w:rsidR="00DD7B0D">
        <w:instrText xml:space="preserve"> ADDIN ZOTERO_ITEM CSL_CITATION {"citationID":"1dltmdo1v","properties":{"formattedCitation":"[8]","plainCitation":"[8]"},"citationItems":[{"id":302,"uris":["http://zotero.org/users/2565720/items/6F246S9P"],"uri":["http://zotero.org/users/2565720/items/6F246S9P"],"itemData":{"id":302,"type":"article-journal","title":"Metabolic modeling of a mutualistic microbial community","container-title":"Molecular Systems Biology","page":"92","volume":"3","source":"PubMed","abstract":"The rate of production of methane in many environments depends upon mutualistic interactions between sulfate-reducing bacteria and methanogens. To enhance our understanding of these relationships, we took advantage of the fully sequenced genomes of Desulfovibrio vulgaris and Methanococcus maripaludis to produce and analyze the first multispecies stoichiometric metabolic model. Model results were compared to data on growth of the co-culture on lactate in the absence of sulfate. The model accurately predicted several ecologically relevant characteristics, including the flux of metabolites and the ratio of D. vulgaris to M. maripaludis cells during growth. In addition, the model and our data suggested that it was possible to eliminate formate as an interspecies electron shuttle, but hydrogen transfer was essential for syntrophic growth. Our work demonstrated that reconstructed metabolic networks and stoichiometric models can serve not only to predict metabolic fluxes and growth phenotypes of single organisms, but also to capture growth parameters and community composition of simple bacterial communities.","DOI":"10.1038/msb4100131","ISSN":"1744-4292","note":"PMID: 17353934\nPMCID: PMC1847946","journalAbbreviation":"Mol. Syst. Biol.","language":"eng","author":[{"family":"Stolyar","given":"Sergey"},{"family":"Dien","given":"Steve","non-dropping-particle":"Van"},{"family":"Hillesland","given":"Kristina Linnea"},{"family":"Pinel","given":"Nicolas"},{"family":"Lie","given":"Thomas J."},{"family":"Leigh","given":"John A."},{"family":"Stahl","given":"David A."}],"issued":{"date-parts":[["2007"]]},"PMID":"17353934","PMCID":"PMC1847946"}}],"schema":"https://github.com/citation-style-language/schema/raw/master/csl-citation.json"} </w:instrText>
      </w:r>
      <w:r w:rsidR="00E76580">
        <w:fldChar w:fldCharType="separate"/>
      </w:r>
      <w:r w:rsidR="00915E11" w:rsidRPr="00915E11">
        <w:rPr>
          <w:rFonts w:cs="Times New Roman"/>
        </w:rPr>
        <w:t>[8]</w:t>
      </w:r>
      <w:r w:rsidR="00E76580">
        <w:fldChar w:fldCharType="end"/>
      </w:r>
      <w:r w:rsidR="00E76580">
        <w:t xml:space="preserve">. The latter case was the first genome-scale metabolic reconstruction of </w:t>
      </w:r>
      <w:r w:rsidR="00E76580">
        <w:rPr>
          <w:i/>
        </w:rPr>
        <w:t>M. maripaludis S2</w:t>
      </w:r>
      <w:r w:rsidR="00E76580">
        <w:rPr>
          <w:i/>
        </w:rPr>
        <w:fldChar w:fldCharType="begin"/>
      </w:r>
      <w:r w:rsidR="00915E11">
        <w:rPr>
          <w:i/>
        </w:rPr>
        <w:instrText xml:space="preserve"> ADDIN ZOTERO_ITEM CSL_CITATION {"citationID":"1sdk81auok","properties":{"formattedCitation":"[9]","plainCitation":"[9]"},"citationItems":[{"id":15,"uris":["http://zotero.org/users/2565720/items/WKTSDSE2"],"uri":["http://zotero.org/users/2565720/items/WKTSDSE2"],"itemData":{"id":15,"type":"article-journal","title":"A genome-scale metabolic model of Methanococcus maripaludis S2 for CO2 capture and conversion to methane","container-title":"Molecular bioSystems","page":"1043-1054","volume":"10","issue":"5","source":"PubMed","abstract":"Methane is a major energy source for heating and electricity. Its production by methanogenic bacteria is widely known in nature. M. maripaludis S2 is a fully sequenced hydrogenotrophic methanogen and an excellent laboratory strain with robust genetic tools. However, a quantitative systems biology model to complement these tools is absent in the literature. To understand and enhance its methanogenesis from CO2, this work presents the first constraint-based genome-scale metabolic model (iMM518). It comprises 570 reactions, 556 distinct metabolites, and 518 genes along with gene-protein-reaction (GPR) associations, and covers 30% of open reading frames (ORFs). The model was validated using biomass growth data and experimental phenotypic studies from the literature. Its comparison with the in silico models of Methanosarcina barkeri, Methanosarcina acetivorans, and Sulfolobus solfataricus P2 shows M. maripaludis S2 to be a better organism for producing methane. Using the model, genes essential for growth were identified, and the efficacies of alternative carbon, hydrogen and nitrogen sources were studied. The model can predict the effects of reengineering M. maripaludis S2 to guide or expedite experimental efforts.","DOI":"10.1039/c3mb70421a","ISSN":"1742-2051","note":"PMID: 24553424","journalAbbreviation":"Mol Biosyst","language":"eng","author":[{"family":"Goyal","given":"Nishu"},{"family":"Widiastuti","given":"Hanifah"},{"family":"Karimi","given":"I. A."},{"family":"Zhou","given":"Zhi"}],"issued":{"date-parts":[["2014",5]]},"PMID":"24553424"}}],"schema":"https://github.com/citation-style-language/schema/raw/master/csl-citation.json"} </w:instrText>
      </w:r>
      <w:r w:rsidR="00E76580">
        <w:rPr>
          <w:i/>
        </w:rPr>
        <w:fldChar w:fldCharType="separate"/>
      </w:r>
      <w:r w:rsidR="00915E11" w:rsidRPr="00915E11">
        <w:rPr>
          <w:rFonts w:cs="Times New Roman"/>
        </w:rPr>
        <w:t>[9]</w:t>
      </w:r>
      <w:r w:rsidR="00E76580">
        <w:rPr>
          <w:i/>
        </w:rPr>
        <w:fldChar w:fldCharType="end"/>
      </w:r>
      <w:r w:rsidR="00E76580">
        <w:rPr>
          <w:i/>
        </w:rPr>
        <w:t xml:space="preserve"> </w:t>
      </w:r>
      <w:r w:rsidR="00E76580">
        <w:t xml:space="preserve">and </w:t>
      </w:r>
      <w:r w:rsidR="00037BDF">
        <w:t xml:space="preserve">although it </w:t>
      </w:r>
      <w:r w:rsidR="00F134C6">
        <w:t>wa</w:t>
      </w:r>
      <w:r w:rsidR="00037BDF">
        <w:t xml:space="preserve">s </w:t>
      </w:r>
      <w:r w:rsidR="00E76580">
        <w:t xml:space="preserve">an important step towards understanding </w:t>
      </w:r>
      <w:r w:rsidR="00E76580">
        <w:rPr>
          <w:i/>
        </w:rPr>
        <w:t xml:space="preserve">M. maripaludis </w:t>
      </w:r>
      <w:r w:rsidR="00F134C6">
        <w:t>metabolism</w:t>
      </w:r>
      <w:r w:rsidR="00037BDF">
        <w:t>, o</w:t>
      </w:r>
      <w:r w:rsidR="00E76580">
        <w:t>ur examination of this model revealed a</w:t>
      </w:r>
      <w:r w:rsidR="00F134C6">
        <w:t xml:space="preserve"> number of areas we could improve upon by incorporating </w:t>
      </w:r>
      <w:r w:rsidR="00E76580">
        <w:t>additional features from published biochemical literature</w:t>
      </w:r>
      <w:r w:rsidR="00F134C6">
        <w:t>.</w:t>
      </w:r>
    </w:p>
    <w:p w:rsidR="00422297" w:rsidRPr="00037BDF" w:rsidRDefault="00B042B4" w:rsidP="00586344">
      <w:pPr>
        <w:spacing w:line="480" w:lineRule="auto"/>
      </w:pPr>
      <w:r>
        <w:t xml:space="preserve">Here we present iMR533, the first metabolic reconstruction and model of </w:t>
      </w:r>
      <w:r>
        <w:rPr>
          <w:i/>
        </w:rPr>
        <w:t xml:space="preserve">M. maripaludis S2 </w:t>
      </w:r>
      <w:r>
        <w:t xml:space="preserve">to accurately represent hydrogenotrophic methanogenesis. This reconstruction </w:t>
      </w:r>
      <w:r w:rsidR="00F27938">
        <w:t xml:space="preserve">is the first to include the full Wolfe Cycle, the </w:t>
      </w:r>
      <w:proofErr w:type="spellStart"/>
      <w:r w:rsidR="00F27938">
        <w:t>cylical</w:t>
      </w:r>
      <w:proofErr w:type="spellEnd"/>
      <w:r w:rsidR="00F27938">
        <w:t xml:space="preserve"> catabolic pathway responsible for generating methane and ATP in our organism </w:t>
      </w:r>
      <w:r w:rsidR="00F27938">
        <w:fldChar w:fldCharType="begin"/>
      </w:r>
      <w:r w:rsidR="00915E11">
        <w:instrText xml:space="preserve"> ADDIN ZOTERO_ITEM CSL_CITATION {"citationID":"1e9ak839ee","properties":{"formattedCitation":"[10]","plainCitation":"[10]"},"citationItems":[{"id":304,"uris":["http://zotero.org/users/2565720/items/SQRVS3NW"],"uri":["http://zotero.org/users/2565720/items/SQRVS3NW"],"itemData":{"id":304,"type":"article-journal","title":"The Wolfe cycle comes full circle","container-title":"Proceedings of the National Academy of Sciences","page":"15084-15085","volume":"109","issue":"38","source":"www.pnas.org","DOI":"10.1073/pnas.1213193109","ISSN":"0027-8424, 1091-6490","note":"PMID: 22955879","journalAbbreviation":"PNAS","language":"en","author":[{"family":"Thauer","given":"Rudolf K."}],"issued":{"date-parts":[["2012",9,18]]},"PMID":"22955879"}}],"schema":"https://github.com/citation-style-language/schema/raw/master/csl-citation.json"} </w:instrText>
      </w:r>
      <w:r w:rsidR="00F27938">
        <w:fldChar w:fldCharType="separate"/>
      </w:r>
      <w:r w:rsidR="00915E11" w:rsidRPr="00915E11">
        <w:rPr>
          <w:rFonts w:cs="Times New Roman"/>
        </w:rPr>
        <w:t>[10]</w:t>
      </w:r>
      <w:r w:rsidR="00F27938">
        <w:fldChar w:fldCharType="end"/>
      </w:r>
      <w:r w:rsidR="00F27938">
        <w:t xml:space="preserve">. Most critically, our reconstruction includes the vital energy-conserving electron bifurcation step that couples the first and last steps of the cycle </w:t>
      </w:r>
      <w:r w:rsidR="00F27938">
        <w:fldChar w:fldCharType="begin"/>
      </w:r>
      <w:r w:rsidR="00915E11">
        <w:instrText xml:space="preserve"> ADDIN ZOTERO_ITEM CSL_CITATION {"citationID":"2h2cuvt5u5","properties":{"formattedCitation":"[11]","plainCitation":"[11]"},"citationItems":[{"id":308,"uris":["http://zotero.org/users/2565720/items/MD2R9IKW"],"uri":["http://zotero.org/users/2565720/items/MD2R9IKW"],"itemData":{"id":308,"type":"article-journal","title":"Coupling of ferredoxin and heterodisulfide reduction via electron bifurcation in hydrogenotrophic methanogenic archaea","container-title":"Proceedings of the National Academy of Sciences","page":"2981-2986","volume":"108","issue":"7","source":"www.pnas.org","abstract":"In methanogenic archaea growing on H2 and CO2 the first step in methanogenesis is the ferredoxin-dependent endergonic reduction of CO2 with H2 to formylmethanofuran and the last step is the exergonic reduction of the heterodisulfide CoM-S-S-CoB with H2 to coenzyme M (CoM-SH) and coenzyme B (CoB-SH). We recently proposed that in hydrogenotrophic methanogens the two reactions are energetically coupled via the cytoplasmic MvhADG/HdrABC complex. It is reported here that the purified complex from Methanothermobacter marburgensis catalyzes the CoM-S-S-CoB-dependent reduction of ferredoxin with H2. Per mole CoM-S-S-CoB added, 1 mol of ferredoxin (Fd) was reduced, indicating an electron bifurcation coupling mechanism: This stoichiometry of coupling is consistent with an ATP gain per mole methane from 4 H2 and CO2 of near 0.5 deduced from an H2-threshold concentration of 8 Pa and a growth yield of up to 3 g/mol methane.","DOI":"10.1073/pnas.1016761108","ISSN":"0027-8424, 1091-6490","note":"PMID: 21262829","journalAbbreviation":"PNAS","language":"en","author":[{"family":"Kaster","given":"Anne-Kristin"},{"family":"Moll","given":"Johanna"},{"family":"Parey","given":"Kristian"},{"family":"Thauer","given":"Rudolf K."}],"issued":{"date-parts":[["2011",2,15]]},"PMID":"21262829"}}],"schema":"https://github.com/citation-style-language/schema/raw/master/csl-citation.json"} </w:instrText>
      </w:r>
      <w:r w:rsidR="00F27938">
        <w:fldChar w:fldCharType="separate"/>
      </w:r>
      <w:r w:rsidR="00915E11" w:rsidRPr="00915E11">
        <w:rPr>
          <w:rFonts w:cs="Times New Roman"/>
        </w:rPr>
        <w:t>[11]</w:t>
      </w:r>
      <w:r w:rsidR="00F27938">
        <w:fldChar w:fldCharType="end"/>
      </w:r>
      <w:r w:rsidR="00F27938">
        <w:t xml:space="preserve">. Other improvements include eliminating </w:t>
      </w:r>
      <w:proofErr w:type="spellStart"/>
      <w:r w:rsidR="00F27938">
        <w:t>methanophenazine</w:t>
      </w:r>
      <w:proofErr w:type="spellEnd"/>
      <w:r w:rsidR="00F27938">
        <w:t xml:space="preserve"> utilization, which is known not to occur in hydrogenotrophic methanogens </w:t>
      </w:r>
      <w:r w:rsidR="00F27938">
        <w:fldChar w:fldCharType="begin"/>
      </w:r>
      <w:r w:rsidR="00915E11">
        <w:instrText xml:space="preserve"> ADDIN ZOTERO_ITEM CSL_CITATION {"citationID":"1a0pt8kc57","properties":{"formattedCitation":"[2]","plainCitation":"[2]"},"citationItems":[{"id":178,"uris":["http://zotero.org/users/2565720/items/ZD6TWET9"],"uri":["http://zotero.org/users/2565720/items/ZD6TWET9"],"itemData":{"id":178,"type":"article-journal","title":"Methanogenic archaea: ecologically relevant differences in energy conservation","container-title":"Nature Reviews Microbiology","page":"579-591","volume":"6","issue":"8","source":"www.nature.com","abstract":"Most methanogenic archaea can reduce CO2 with H2 to methane, and it is generally assumed that the reactions and mechanisms of energy conservation that are involved are largely the same in all methanogens. However, this does not take into account the fact that methanogens with cytochromes have considerably higher growth yields and threshold concentrations for H2 than methanogens without cytochromes. These and other differences can be explained by the proposal outlined in this Review that in methanogens with cytochromes, the first and last steps in methanogenesis from CO2 are coupled chemiosmotically, whereas in methanogens without cytochromes, these steps are energetically coupled by a cytoplasmic enzyme complex that mediates flavin-based electron bifurcation.","DOI":"10.1038/nrmicro1931","ISSN":"1740-1526","shortTitle":"Methanogenic archaea","language":"en","author":[{"family":"Thauer","given":"Rudolf K."},{"family":"Kaster","given":"Anne-Kristin"},{"family":"Seedorf","given":"Henning"},{"family":"Buckel","given":"Wolfgang"},{"family":"Hedderich","given":"Reiner"}],"issued":{"date-parts":[["2008",8,1]]}}}],"schema":"https://github.com/citation-style-language/schema/raw/master/csl-citation.json"} </w:instrText>
      </w:r>
      <w:r w:rsidR="00F27938">
        <w:fldChar w:fldCharType="separate"/>
      </w:r>
      <w:r w:rsidR="00915E11" w:rsidRPr="00915E11">
        <w:rPr>
          <w:rFonts w:cs="Times New Roman"/>
        </w:rPr>
        <w:t>[2]</w:t>
      </w:r>
      <w:r w:rsidR="00F27938">
        <w:fldChar w:fldCharType="end"/>
      </w:r>
      <w:r w:rsidR="00F27938">
        <w:t xml:space="preserve">, replacing sulfate with sulfide, the primary sulfur source in </w:t>
      </w:r>
      <w:r w:rsidR="00166CBF">
        <w:rPr>
          <w:i/>
        </w:rPr>
        <w:t xml:space="preserve">M. maripaludis </w:t>
      </w:r>
      <w:r w:rsidR="00166CBF" w:rsidRPr="00586344">
        <w:rPr>
          <w:highlight w:val="yellow"/>
        </w:rPr>
        <w:t>{SOURCE NEEDED}</w:t>
      </w:r>
      <w:r w:rsidR="00166CBF">
        <w:t xml:space="preserve">, and adding biosynthesis pathways for all of the unique coenzymes involved in methanogenesis </w:t>
      </w:r>
      <w:r w:rsidR="00166CBF">
        <w:fldChar w:fldCharType="begin"/>
      </w:r>
      <w:r w:rsidR="00166CBF">
        <w:instrText xml:space="preserve"> ADDIN ZOTERO_ITEM CSL_CITATION {"citationID":"27j6dj3qma","properties":{"formattedCitation":"[12]","plainCitation":"[12]"},"citationItems":[{"id":112,"uris":["http://zotero.org/users/2565720/items/HMTZVJ9H"],"uri":["http://zotero.org/users/2565720/items/HMTZVJ9H"],"itemData":{"id":112,"type":"article-journal","title":"Elucidation of methanogenic coenzyme biosyntheses: from spectroscopy to genomics","container-title":"Natural Product Reports","page":"133-147","volume":"19","issue":"2","source":"pubs.rsc.org","abstract":"Covering: 1971–2001","DOI":"10.1039/B103714P","ISSN":"1460-4752","shortTitle":"Elucidation of methanogenic coenzyme biosyntheses","journalAbbreviation":"Nat. Prod. Rep.","language":"en","author":[{"family":"Graham","given":"David E."},{"family":"White","given":"Robert H."}],"issued":{"date-parts":[["2002",3,15]]}}}],"schema":"https://github.com/citation-style-language/schema/raw/master/csl-citation.json"} </w:instrText>
      </w:r>
      <w:r w:rsidR="00166CBF">
        <w:fldChar w:fldCharType="separate"/>
      </w:r>
      <w:r w:rsidR="00166CBF" w:rsidRPr="00166CBF">
        <w:rPr>
          <w:rFonts w:cs="Times New Roman"/>
        </w:rPr>
        <w:t>[12]</w:t>
      </w:r>
      <w:r w:rsidR="00166CBF">
        <w:fldChar w:fldCharType="end"/>
      </w:r>
      <w:r w:rsidR="00166CBF">
        <w:t xml:space="preserve">. </w:t>
      </w:r>
      <w:r w:rsidR="00037BDF">
        <w:t xml:space="preserve">We further increased genome coverage and homology by employing likelihood-based </w:t>
      </w:r>
      <w:proofErr w:type="spellStart"/>
      <w:r w:rsidR="00037BDF">
        <w:t>gapfilling</w:t>
      </w:r>
      <w:proofErr w:type="spellEnd"/>
      <w:r w:rsidR="00037BDF">
        <w:t xml:space="preserve">, a technique that fills reaction gaps based on </w:t>
      </w:r>
      <w:r w:rsidR="00037BDF">
        <w:lastRenderedPageBreak/>
        <w:t xml:space="preserve">probability rather than on parsimony </w:t>
      </w:r>
      <w:r w:rsidR="00037BDF">
        <w:fldChar w:fldCharType="begin"/>
      </w:r>
      <w:r w:rsidR="00037BDF">
        <w:instrText xml:space="preserve"> ADDIN ZOTERO_ITEM CSL_CITATION {"citationID":"25fukdkllf","properties":{"formattedCitation":"[13]","plainCitation":"[13]"},"citationItems":[{"id":315,"uris":["http://zotero.org/users/2565720/items/5VCW6ZB7"],"uri":["http://zotero.org/users/2565720/items/5VCW6ZB7"],"itemData":{"id":315,"type":"article-journal","title":"Likelihood-Based Gene Annotations for Gap Filling and Quality Assessment in Genome-Scale Metabolic Models","container-title":"PLoS Comput Biol","page":"e1003882","volume":"10","issue":"10","source":"PLoS Journals","abstract":"Author Summary Genome-scale metabolic modeling is a powerful approach that allows one to computationally simulate a variety of metabolic phenotypes. However, manually constructing accurate metabolic networks is extremely time intensive and it is thus desirable to have automated computational methods for providing high-quality metabolic networks. Incomplete knowledge of biological chemistries leads to missing, ambiguous, or inaccurate gene annotations, and thus gives rise to incomplete metabolic networks. Computational algorithms for filling these gaps in a metabolic model rely on network topology based approaches that can result in solutions that are inconsistent with existing genomic data. We developed an algorithm that directly incorporates genomic evidence into the decision-making process for gap filling reactions. This algorithm both maximizes the consistency of gap filled reactions with available genomic data and identifies candidate genes for gap filled reactions. The algorithm has been integrated into KBase's metabolic modeling service, an automated metabolic network reconstruction framework that includes the ModelSEED automated metabolic reconstruction tools.","DOI":"10.1371/journal.pcbi.1003882","journalAbbreviation":"PLoS Comput Biol","author":[{"family":"Benedict","given":"Matthew N."},{"family":"Mundy","given":"Michael B."},{"family":"Henry","given":"Christopher S."},{"family":"Chia","given":"Nicholas"},{"family":"Price","given":"Nathan D."}],"issued":{"date-parts":[["2014",10,16]]}}}],"schema":"https://github.com/citation-style-language/schema/raw/master/csl-citation.json"} </w:instrText>
      </w:r>
      <w:r w:rsidR="00037BDF">
        <w:fldChar w:fldCharType="separate"/>
      </w:r>
      <w:r w:rsidR="00037BDF" w:rsidRPr="00037BDF">
        <w:rPr>
          <w:rFonts w:cs="Times New Roman"/>
        </w:rPr>
        <w:t>[13]</w:t>
      </w:r>
      <w:r w:rsidR="00037BDF">
        <w:fldChar w:fldCharType="end"/>
      </w:r>
      <w:r w:rsidR="00037BDF">
        <w:t xml:space="preserve">. </w:t>
      </w:r>
      <w:r>
        <w:t xml:space="preserve">Our reconstruction is the first manually-curated genome scale reconstruction to employ likelihood based gap filling. </w:t>
      </w:r>
    </w:p>
    <w:p w:rsidR="00414739" w:rsidRDefault="005B2988" w:rsidP="00B042B4">
      <w:pPr>
        <w:spacing w:line="480" w:lineRule="auto"/>
      </w:pPr>
      <w:r>
        <w:t>A</w:t>
      </w:r>
      <w:r w:rsidR="00037BDF">
        <w:t xml:space="preserve">s an additional measure, we have included free energies of formation to our reconstruction. </w:t>
      </w:r>
      <w:r w:rsidR="00BC613A">
        <w:t xml:space="preserve">This is an especially salient consideration for methanogenic archaea, which can grow close to the thermodynamic limits that support life </w:t>
      </w:r>
      <w:r w:rsidR="00BC613A">
        <w:fldChar w:fldCharType="begin"/>
      </w:r>
      <w:r w:rsidR="00DD7B0D">
        <w:instrText xml:space="preserve"> ADDIN ZOTERO_ITEM CSL_CITATION {"citationID":"3ufgh9csi","properties":{"formattedCitation":"[14]","plainCitation":"[14]"},"citationItems":[{"id":312,"uris":["http://zotero.org/users/2565720/items/RRE8QV7S"],"uri":["http://zotero.org/users/2565720/items/RRE8QV7S"],"itemData":{"id":312,"type":"article-journal","title":"Anaerobic microbial metabolism can proceed close to thermodynamic limits","container-title":"Nature","page":"454-456","volume":"415","issue":"6870","source":"www.nature.com.proxy2.library.illinois.edu","abstract":"Many fermentative bacteria obtain energy for growth by reactions in which the change in free energy (G') is less than that needed to synthesize ATP. These bacteria couple substrate metabolism directly to ATP synthesis, however, by classical phosphoryl transfer reactions. An explanation for the energy economy of these organisms is that biological systems conserve energy in discrete amounts, with a minimum, biochemically convertible energy value of about -20 kJ mol-1 (refs 1, 2, 3). This concept predicts that anaerobic substrate decay ceases before the minimum free energy value is reached, and several studies support this prediction. Here we show that metabolism by syntrophic associations, in which the degradation of a substrate by one species is thermodynamically possible only through removal of the end product by another species, can occur at values close to thermodynamic equilibrium (G' 0 kJ mol-1). The free energy remaining when substrate metabolism halts is not constant; it depends on the terminal electron-accepting reaction and the amount of energy required for substrate activation. Syntrophic associations metabolize near thermodynamic equilibrium, indicating that bacteria operate extremely efficient catabolic systems.","DOI":"10.1038/415454a","ISSN":"0028-0836","journalAbbreviation":"Nature","author":[{"family":"Jackson","given":"Bradley E."},{"family":"McInerney","given":"Michael J."}],"issued":{"date-parts":[["2002",1,24]]}}}],"schema":"https://github.com/citation-style-language/schema/raw/master/csl-citation.json"} </w:instrText>
      </w:r>
      <w:r w:rsidR="00BC613A">
        <w:fldChar w:fldCharType="separate"/>
      </w:r>
      <w:r w:rsidR="00DD7B0D" w:rsidRPr="00DD7B0D">
        <w:rPr>
          <w:rFonts w:cs="Times New Roman"/>
        </w:rPr>
        <w:t>[14]</w:t>
      </w:r>
      <w:r w:rsidR="00BC613A">
        <w:fldChar w:fldCharType="end"/>
      </w:r>
      <w:r w:rsidR="00BC613A">
        <w:t xml:space="preserve">. </w:t>
      </w:r>
      <w:r w:rsidR="00C073FF">
        <w:t xml:space="preserve">A well-established method of applying thermodynamic constraints involves applying the second law of thermodynamics to metabolic models to restrict reaction directionalities in the direction of negative free energy generation </w:t>
      </w:r>
      <w:r w:rsidR="00C073FF">
        <w:fldChar w:fldCharType="begin"/>
      </w:r>
      <w:r w:rsidR="00DD7B0D">
        <w:instrText xml:space="preserve"> ADDIN ZOTERO_ITEM CSL_CITATION {"citationID":"bifkhgkpm","properties":{"formattedCitation":"[15,16]","plainCitation":"[15,16]"},"citationItems":[{"id":147,"uris":["http://zotero.org/users/2565720/items/K56TQDNQ"],"uri":["http://zotero.org/users/2565720/items/K56TQDNQ"],"itemData":{"id":147,"type":"article-journal","title":"Thermodynamics-Based Metabolic Flux Analysis","container-title":"Biophysical Journal","page":"1792-1805","volume":"92","issue":"5","source":"CrossRef","DOI":"10.1529/biophysj.106.093138","ISSN":"00063495","language":"en","author":[{"family":"Henry","given":"Christopher S."},{"family":"Broadbelt","given":"Linda J."},{"family":"Hatzimanikatis","given":"Vassily"}],"issued":{"date-parts":[["2007",3]]}}},{"id":161,"uris":["http://zotero.org/users/2565720/items/SMSZVUAX"],"uri":["http://zotero.org/users/2565720/items/SMSZVUAX"],"itemData":{"id":161,"type":"article-journal","title":"Including metabolite concentrations into flux balance analysis: thermodynamic realizability as a constraint on flux distributions in metabolic networks","container-title":"BMC systems biology","page":"23","volume":"1","issue":"1","source":"Google Scholar","shortTitle":"Including metabolite concentrations into flux balance analysis","author":[{"family":"Hoppe","given":"Andreas"},{"family":"Hoffmann","given":"Sabrina"},{"family":"Holzhütter","given":"Hermann-Georg"}],"issued":{"date-parts":[["2007"]]}}}],"schema":"https://github.com/citation-style-language/schema/raw/master/csl-citation.json"} </w:instrText>
      </w:r>
      <w:r w:rsidR="00C073FF">
        <w:fldChar w:fldCharType="separate"/>
      </w:r>
      <w:r w:rsidR="00DD7B0D" w:rsidRPr="00DD7B0D">
        <w:rPr>
          <w:rFonts w:cs="Times New Roman"/>
        </w:rPr>
        <w:t>[15,16]</w:t>
      </w:r>
      <w:r w:rsidR="00C073FF">
        <w:fldChar w:fldCharType="end"/>
      </w:r>
      <w:r w:rsidR="00C073FF">
        <w:t xml:space="preserve">. Rather than apply thermodynamic constraints to every metabolic reaction, we devised a novel method of adding free energies of formation to our model </w:t>
      </w:r>
      <w:r w:rsidR="00576333">
        <w:t>to</w:t>
      </w:r>
      <w:r w:rsidR="00C073FF">
        <w:t xml:space="preserve"> predict the overall free energy generated during steady state growth</w:t>
      </w:r>
      <w:r w:rsidR="00F134C6">
        <w:t xml:space="preserve"> based solely on standard free energies and concentrations of external metabolites</w:t>
      </w:r>
      <w:r w:rsidR="00C073FF">
        <w:t>. Our method allows us to evaluate and restrict our FBA solutions to only those that have a negative net free energy of formation, but does not bound the solution space by placing reaction directionality constraints on internal reactions where metabolite concentrations are difficult to measure.</w:t>
      </w:r>
      <w:r w:rsidR="00666EBB">
        <w:t xml:space="preserve"> In </w:t>
      </w:r>
      <w:r w:rsidR="00C22C00">
        <w:t>combining these novel thermodynamic considerations</w:t>
      </w:r>
      <w:r w:rsidR="00666EBB">
        <w:t xml:space="preserve"> with stoichiometric information, </w:t>
      </w:r>
      <w:r w:rsidR="00C22C00">
        <w:t xml:space="preserve">iMR533 </w:t>
      </w:r>
      <w:r w:rsidR="00666EBB">
        <w:t>provide</w:t>
      </w:r>
      <w:r w:rsidR="00C22C00">
        <w:t xml:space="preserve">s </w:t>
      </w:r>
      <w:r w:rsidR="00666EBB">
        <w:t xml:space="preserve">a </w:t>
      </w:r>
      <w:r w:rsidR="00C22C00">
        <w:t>means</w:t>
      </w:r>
      <w:r w:rsidR="00666EBB">
        <w:t xml:space="preserve"> to predict energetically feasible </w:t>
      </w:r>
      <w:r w:rsidR="00C22C00">
        <w:t>strain designs, enhancing our metabolic engineering capabilities with</w:t>
      </w:r>
      <w:r w:rsidR="00666EBB">
        <w:t xml:space="preserve"> </w:t>
      </w:r>
      <w:r w:rsidR="00C22C00">
        <w:rPr>
          <w:i/>
        </w:rPr>
        <w:t>M. maripaludis.</w:t>
      </w:r>
    </w:p>
    <w:p w:rsidR="00C00B12" w:rsidRDefault="00C00B12" w:rsidP="00C00B12">
      <w:pPr>
        <w:pStyle w:val="Heading1"/>
      </w:pPr>
      <w:r>
        <w:t>Methods</w:t>
      </w:r>
    </w:p>
    <w:p w:rsidR="00467AD6" w:rsidRPr="00467AD6" w:rsidRDefault="00467AD6" w:rsidP="00467AD6">
      <w:pPr>
        <w:pStyle w:val="Heading2"/>
      </w:pPr>
      <w:r>
        <w:t>Genome Scale Reconstruction</w:t>
      </w:r>
    </w:p>
    <w:p w:rsidR="00650EC2" w:rsidRDefault="00BE33D1" w:rsidP="007A2129">
      <w:pPr>
        <w:spacing w:line="480" w:lineRule="auto"/>
      </w:pPr>
      <w:r>
        <w:t>We built the first draft of our reconstruction using the Model SEED automated reconstruction tools in the Department of Energy Systems Biology Knowledgebase (</w:t>
      </w:r>
      <w:proofErr w:type="spellStart"/>
      <w:r>
        <w:t>Kbase</w:t>
      </w:r>
      <w:proofErr w:type="spellEnd"/>
      <w:r>
        <w:t xml:space="preserve">; http://kbase.us). </w:t>
      </w:r>
      <w:r w:rsidR="00650EC2">
        <w:t xml:space="preserve">We built our reconstruction and </w:t>
      </w:r>
      <w:proofErr w:type="spellStart"/>
      <w:r w:rsidR="00650EC2">
        <w:t>gapfilled</w:t>
      </w:r>
      <w:proofErr w:type="spellEnd"/>
      <w:r w:rsidR="00650EC2">
        <w:t xml:space="preserve"> it to create a model in </w:t>
      </w:r>
      <w:proofErr w:type="spellStart"/>
      <w:r w:rsidR="00650EC2">
        <w:t>Kbase</w:t>
      </w:r>
      <w:proofErr w:type="spellEnd"/>
      <w:r w:rsidR="00650EC2">
        <w:t xml:space="preserve"> using their model-building tools. Chief among these is our likelihood-based </w:t>
      </w:r>
      <w:proofErr w:type="spellStart"/>
      <w:r w:rsidR="00650EC2">
        <w:t>gapfilling</w:t>
      </w:r>
      <w:proofErr w:type="spellEnd"/>
      <w:r w:rsidR="00650EC2">
        <w:t xml:space="preserve"> approach, which maximizes gene </w:t>
      </w:r>
      <w:r w:rsidR="00650EC2">
        <w:lastRenderedPageBreak/>
        <w:t xml:space="preserve">homology as it fills gaps in the model. We used the default </w:t>
      </w:r>
      <w:proofErr w:type="spellStart"/>
      <w:r w:rsidR="00650EC2">
        <w:t>Kbase</w:t>
      </w:r>
      <w:proofErr w:type="spellEnd"/>
      <w:r w:rsidR="00650EC2">
        <w:t xml:space="preserve"> biomass definition for gram-negative bacteria. </w:t>
      </w:r>
    </w:p>
    <w:p w:rsidR="00650EC2" w:rsidRDefault="00650EC2" w:rsidP="007A2129">
      <w:pPr>
        <w:spacing w:line="480" w:lineRule="auto"/>
      </w:pPr>
      <w:r>
        <w:t xml:space="preserve">Then we expanded and refined the model by manually adding information from literature sources. Our final model has each reaction tagged for how it was added to the model and what evidence was used to justify its inclusion. </w:t>
      </w:r>
      <w:r w:rsidR="00941122">
        <w:t xml:space="preserve">It is crucial to include this information to uphold network and model transparency </w:t>
      </w:r>
      <w:r w:rsidR="00941122">
        <w:fldChar w:fldCharType="begin"/>
      </w:r>
      <w:r w:rsidR="00DD7B0D">
        <w:instrText xml:space="preserve"> ADDIN ZOTERO_ITEM CSL_CITATION {"citationID":"j4alu5a9p","properties":{"formattedCitation":"[17]","plainCitation":"[17]"},"citationItems":[{"id":87,"uris":["http://zotero.org/users/2565720/items/J6WIU5F9"],"uri":["http://zotero.org/users/2565720/items/J6WIU5F9"],"itemData":{"id":87,"type":"article-journal","title":"Transparency in metabolic network reconstruction enables scalable biological discovery","container-title":"Current Opinion in Biotechnology","collection-title":"Systems Biology • Nanobiotechnology","page":"105-109","volume":"34","source":"ScienceDirect","abstract":"Reconstructing metabolic pathways has long been a focus of active research. Now, draft models can be generated from genomic annotation and used to simulate metabolic fluxes of mass and energy at the whole-cell scale. This approach has led to an explosion in the number of functional metabolic network models. However, more models have not led to expanded coverage of metabolic reactions known to occur in the biosphere. Thus, there exists opportunity to reconsider the process of reconstruction and model derivation to better support the less-scalable investigative processes of biocuration and experimentation. Realizing this opportunity to improve our knowledge of metabolism requires developing new tools that make reconstructions more useful by highlighting metabolic network knowledge limitations to guide future research.","DOI":"10.1016/j.copbio.2014.12.010","ISSN":"0958-1669","journalAbbreviation":"Current Opinion in Biotechnology","author":[{"family":"Heavner","given":"Benjamin D"},{"family":"Price","given":"Nathan D"}],"issued":{"date-parts":[["2015",8]]}}}],"schema":"https://github.com/citation-style-language/schema/raw/master/csl-citation.json"} </w:instrText>
      </w:r>
      <w:r w:rsidR="00941122">
        <w:fldChar w:fldCharType="separate"/>
      </w:r>
      <w:r w:rsidR="00DD7B0D" w:rsidRPr="00DD7B0D">
        <w:rPr>
          <w:rFonts w:cs="Times New Roman"/>
        </w:rPr>
        <w:t>[17]</w:t>
      </w:r>
      <w:r w:rsidR="00941122">
        <w:fldChar w:fldCharType="end"/>
      </w:r>
      <w:r w:rsidR="00941122">
        <w:t xml:space="preserve">. </w:t>
      </w:r>
      <w:r>
        <w:t xml:space="preserve">The model itself can be found in SBML and </w:t>
      </w:r>
      <w:proofErr w:type="spellStart"/>
      <w:r>
        <w:t>Matlab</w:t>
      </w:r>
      <w:proofErr w:type="spellEnd"/>
      <w:r>
        <w:t xml:space="preserve"> structure format in the supplementary materials. A current version of the model can be found on </w:t>
      </w:r>
      <w:proofErr w:type="spellStart"/>
      <w:r>
        <w:t>Github</w:t>
      </w:r>
      <w:proofErr w:type="spellEnd"/>
      <w:r>
        <w:t xml:space="preserve"> (</w:t>
      </w:r>
      <w:proofErr w:type="spellStart"/>
      <w:r>
        <w:t>marichards</w:t>
      </w:r>
      <w:proofErr w:type="spellEnd"/>
      <w:r>
        <w:t>/</w:t>
      </w:r>
      <w:proofErr w:type="spellStart"/>
      <w:r>
        <w:t>methanococcus</w:t>
      </w:r>
      <w:proofErr w:type="spellEnd"/>
      <w:r>
        <w:t>)</w:t>
      </w:r>
      <w:bookmarkStart w:id="0" w:name="_GoBack"/>
      <w:bookmarkEnd w:id="0"/>
    </w:p>
    <w:p w:rsidR="00467AD6" w:rsidRDefault="00467AD6" w:rsidP="00467AD6">
      <w:pPr>
        <w:pStyle w:val="Heading2"/>
      </w:pPr>
      <w:r>
        <w:t>Growth Simulations</w:t>
      </w:r>
    </w:p>
    <w:p w:rsidR="00467AD6" w:rsidRDefault="00E13E58" w:rsidP="007A2129">
      <w:pPr>
        <w:spacing w:line="480" w:lineRule="auto"/>
      </w:pPr>
      <w:r>
        <w:t xml:space="preserve">Growth was simulated using flux balance analysis (FBA), a common method used to </w:t>
      </w:r>
      <w:r w:rsidR="00140D32">
        <w:t xml:space="preserve">                                                                                                                                                                                                                                                                                                                                                                                                                                                                                                                                                                                                                                                                                                                                                                                                                                                                                                    </w:t>
      </w:r>
      <w:r w:rsidR="00650EC2">
        <w:t xml:space="preserve"> simulate growth, we use the steady state assumption (</w:t>
      </w:r>
      <w:proofErr w:type="spellStart"/>
      <w:r w:rsidR="00650EC2">
        <w:t>Sv</w:t>
      </w:r>
      <w:proofErr w:type="spellEnd"/>
      <w:r w:rsidR="00650EC2">
        <w:t>=0) and defined bounds on our fluxes (</w:t>
      </w:r>
      <w:proofErr w:type="spellStart"/>
      <w:r w:rsidR="00650EC2">
        <w:t>v</w:t>
      </w:r>
      <w:r w:rsidR="00650EC2" w:rsidRPr="00650EC2">
        <w:rPr>
          <w:vertAlign w:val="subscript"/>
        </w:rPr>
        <w:t>min</w:t>
      </w:r>
      <w:proofErr w:type="spellEnd"/>
      <w:r w:rsidR="00650EC2">
        <w:t xml:space="preserve"> ≤ v ≤ </w:t>
      </w:r>
      <w:proofErr w:type="spellStart"/>
      <w:r w:rsidR="00650EC2">
        <w:t>v</w:t>
      </w:r>
      <w:r w:rsidR="00650EC2" w:rsidRPr="00650EC2">
        <w:rPr>
          <w:vertAlign w:val="subscript"/>
        </w:rPr>
        <w:t>max</w:t>
      </w:r>
      <w:proofErr w:type="spellEnd"/>
      <w:r w:rsidR="00650EC2">
        <w:t>). All model simulations were performed using the COBRA toolbox</w:t>
      </w:r>
      <w:r w:rsidR="00643EEA">
        <w:t xml:space="preserve"> 2.0 </w:t>
      </w:r>
      <w:r w:rsidR="00643EEA">
        <w:fldChar w:fldCharType="begin"/>
      </w:r>
      <w:r w:rsidR="00037BDF">
        <w:instrText xml:space="preserve"> ADDIN ZOTERO_ITEM CSL_CITATION {"citationID":"1bn2iq8r9d","properties":{"formattedCitation":"[18]","plainCitation":"[18]"},"citationItems":[{"id":81,"uris":["http://zotero.org/users/2565720/items/XX4R24A3"],"uri":["http://zotero.org/users/2565720/items/XX4R24A3"],"itemData":{"id":81,"type":"article-journal","title":"Quantitative prediction of cellular metabolism with constraint-based models: the COBRA Toolbox v2.0","container-title":"Nature Protocols","page":"1290-1307","volume":"6","issue":"9","source":"www.nature.com","abstract":"Over the past decade, a growing community of researchers has emerged around the use of constraint-based reconstruction and analysis (COBRA) methods to simulate, analyze and predict a variety of metabolic phenotypes using genome-scale models. The COBRA Toolbox, a MATLAB package for implementing COBRA methods, was presented earlier. Here we present a substantial update of this in silico toolbox. Version 2.0 of the COBRA Toolbox expands the scope of computations by including in silico analysis methods developed since its original release. New functions include (i) network gap filling, (ii) 13C analysis, (iii) metabolic engineering, (iv) omics-guided analysis and (v) visualization. As with the first version, the COBRA Toolbox reads and writes systems biology markup language–formatted models. In version 2.0, we improved performance, usability and the level of documentation. A suite of test scripts can now be used to learn the core functionality of the toolbox and validate results. This toolbox lowers the barrier of entry to use powerful COBRA methods.\nView full text","DOI":"10.1038/nprot.2011.308","ISSN":"1754-2189","shortTitle":"Quantitative prediction of cellular metabolism with constraint-based models","journalAbbreviation":"Nat. Protocols","language":"en","author":[{"family":"Schellenberger","given":"Jan"},{"family":"Que","given":"Richard"},{"family":"Fleming","given":"Ronan M. T."},{"family":"Thiele","given":"Ines"},{"family":"Orth","given":"Jeffrey D."},{"family":"Feist","given":"Adam M."},{"family":"Zielinski","given":"Daniel C."},{"family":"Bordbar","given":"Aarash"},{"family":"Lewis","given":"Nathan E."},{"family":"Rahmanian","given":"Sorena"},{"family":"Kang","given":"Joseph"},{"family":"Hyduke","given":"Daniel R."},{"family":"Palsson","given":"Bernhard Ø"}],"issued":{"date-parts":[["2011",9]]}}}],"schema":"https://github.com/citation-style-language/schema/raw/master/csl-citation.json"} </w:instrText>
      </w:r>
      <w:r w:rsidR="00643EEA">
        <w:fldChar w:fldCharType="separate"/>
      </w:r>
      <w:r w:rsidR="00037BDF" w:rsidRPr="00037BDF">
        <w:rPr>
          <w:rFonts w:cs="Times New Roman"/>
        </w:rPr>
        <w:t>[18]</w:t>
      </w:r>
      <w:r w:rsidR="00643EEA">
        <w:fldChar w:fldCharType="end"/>
      </w:r>
      <w:r w:rsidR="00650EC2">
        <w:t xml:space="preserve"> in </w:t>
      </w:r>
      <w:r w:rsidR="00643EEA">
        <w:t xml:space="preserve">MATLAB [7.14.0.739] (The </w:t>
      </w:r>
      <w:proofErr w:type="spellStart"/>
      <w:r w:rsidR="00643EEA">
        <w:t>MathWorks</w:t>
      </w:r>
      <w:proofErr w:type="spellEnd"/>
      <w:r w:rsidR="00643EEA">
        <w:t xml:space="preserve"> Inc., Natick, MA)</w:t>
      </w:r>
      <w:r w:rsidR="00650EC2">
        <w:t>.</w:t>
      </w:r>
      <w:r w:rsidR="00467AD6">
        <w:t xml:space="preserve"> </w:t>
      </w:r>
      <w:r w:rsidR="00576333">
        <w:t xml:space="preserve">It is vital that metabolic reconstruction efforts remain transparent and that resulting models be easily usable by other groups </w:t>
      </w:r>
      <w:r w:rsidR="00576333">
        <w:fldChar w:fldCharType="begin"/>
      </w:r>
      <w:r w:rsidR="00DD7B0D">
        <w:instrText xml:space="preserve"> ADDIN ZOTERO_ITEM CSL_CITATION {"citationID":"1h957cjtvu","properties":{"formattedCitation":"[17]","plainCitation":"[17]"},"citationItems":[{"id":87,"uris":["http://zotero.org/users/2565720/items/J6WIU5F9"],"uri":["http://zotero.org/users/2565720/items/J6WIU5F9"],"itemData":{"id":87,"type":"article-journal","title":"Transparency in metabolic network reconstruction enables scalable biological discovery","container-title":"Current Opinion in Biotechnology","collection-title":"Systems Biology • Nanobiotechnology","page":"105-109","volume":"34","source":"ScienceDirect","abstract":"Reconstructing metabolic pathways has long been a focus of active research. Now, draft models can be generated from genomic annotation and used to simulate metabolic fluxes of mass and energy at the whole-cell scale. This approach has led to an explosion in the number of functional metabolic network models. However, more models have not led to expanded coverage of metabolic reactions known to occur in the biosphere. Thus, there exists opportunity to reconsider the process of reconstruction and model derivation to better support the less-scalable investigative processes of biocuration and experimentation. Realizing this opportunity to improve our knowledge of metabolism requires developing new tools that make reconstructions more useful by highlighting metabolic network knowledge limitations to guide future research.","DOI":"10.1016/j.copbio.2014.12.010","ISSN":"0958-1669","journalAbbreviation":"Current Opinion in Biotechnology","author":[{"family":"Heavner","given":"Benjamin D"},{"family":"Price","given":"Nathan D"}],"issued":{"date-parts":[["2015",8]]}}}],"schema":"https://github.com/citation-style-language/schema/raw/master/csl-citation.json"} </w:instrText>
      </w:r>
      <w:r w:rsidR="00576333">
        <w:fldChar w:fldCharType="separate"/>
      </w:r>
      <w:r w:rsidR="00DD7B0D" w:rsidRPr="00DD7B0D">
        <w:rPr>
          <w:rFonts w:cs="Times New Roman"/>
        </w:rPr>
        <w:t>[17]</w:t>
      </w:r>
      <w:r w:rsidR="00576333">
        <w:fldChar w:fldCharType="end"/>
      </w:r>
      <w:r w:rsidR="00576333">
        <w:t xml:space="preserve">. </w:t>
      </w:r>
      <w:r w:rsidR="00467AD6">
        <w:t xml:space="preserve">An important part of building a model is ensuring that it </w:t>
      </w:r>
      <w:commentRangeStart w:id="1"/>
      <w:r w:rsidR="00467AD6">
        <w:t>is easy to simulate</w:t>
      </w:r>
      <w:commentRangeEnd w:id="1"/>
      <w:r w:rsidR="00467AD6">
        <w:rPr>
          <w:rStyle w:val="CommentReference"/>
        </w:rPr>
        <w:commentReference w:id="1"/>
      </w:r>
      <w:r w:rsidR="00467AD6">
        <w:t xml:space="preserve">. To assist in this process, we have created functions specifically written to simulate model growth, make systematic changes to the model, and replicate all of the results reported in this manuscript. These codes are included in supplementary data and current versions can be found on </w:t>
      </w:r>
      <w:proofErr w:type="spellStart"/>
      <w:r w:rsidR="00467AD6">
        <w:t>Github</w:t>
      </w:r>
      <w:proofErr w:type="spellEnd"/>
      <w:r w:rsidR="00467AD6">
        <w:t xml:space="preserve"> (</w:t>
      </w:r>
      <w:r w:rsidR="005B2988" w:rsidRPr="005B2988">
        <w:t>https://github.com/marichards/methanococcus</w:t>
      </w:r>
      <w:r w:rsidR="00467AD6">
        <w:t>)</w:t>
      </w:r>
    </w:p>
    <w:p w:rsidR="00467AD6" w:rsidRDefault="00467AD6" w:rsidP="00467AD6">
      <w:proofErr w:type="spellStart"/>
      <w:proofErr w:type="gramStart"/>
      <w:r>
        <w:t>maxGrowthOn</w:t>
      </w:r>
      <w:proofErr w:type="spellEnd"/>
      <w:proofErr w:type="gramEnd"/>
      <w:r>
        <w:t>__ codes</w:t>
      </w:r>
    </w:p>
    <w:p w:rsidR="00467AD6" w:rsidRDefault="00467AD6" w:rsidP="00467AD6">
      <w:proofErr w:type="spellStart"/>
      <w:proofErr w:type="gramStart"/>
      <w:r>
        <w:t>simulateKOPanel</w:t>
      </w:r>
      <w:proofErr w:type="spellEnd"/>
      <w:proofErr w:type="gramEnd"/>
      <w:r>
        <w:t xml:space="preserve"> code</w:t>
      </w:r>
    </w:p>
    <w:p w:rsidR="00467AD6" w:rsidRDefault="00467AD6" w:rsidP="00467AD6">
      <w:proofErr w:type="spellStart"/>
      <w:proofErr w:type="gramStart"/>
      <w:r>
        <w:t>switchToFormate</w:t>
      </w:r>
      <w:proofErr w:type="spellEnd"/>
      <w:proofErr w:type="gramEnd"/>
      <w:r>
        <w:t xml:space="preserve"> code</w:t>
      </w:r>
    </w:p>
    <w:p w:rsidR="00467AD6" w:rsidRDefault="00467AD6" w:rsidP="00467AD6">
      <w:proofErr w:type="spellStart"/>
      <w:proofErr w:type="gramStart"/>
      <w:r>
        <w:t>switchToSpecificFerredoxins</w:t>
      </w:r>
      <w:proofErr w:type="spellEnd"/>
      <w:proofErr w:type="gramEnd"/>
      <w:r>
        <w:t xml:space="preserve"> code</w:t>
      </w:r>
    </w:p>
    <w:p w:rsidR="00650EC2" w:rsidRDefault="00467AD6" w:rsidP="00650EC2">
      <w:r>
        <w:lastRenderedPageBreak/>
        <w:t>Others available on GitHub</w:t>
      </w:r>
    </w:p>
    <w:p w:rsidR="00467AD6" w:rsidRDefault="00467AD6" w:rsidP="00467AD6">
      <w:pPr>
        <w:pStyle w:val="Heading2"/>
      </w:pPr>
      <w:r>
        <w:t>Gene Knockout Phenotype Simulations</w:t>
      </w:r>
    </w:p>
    <w:p w:rsidR="00467AD6" w:rsidRDefault="004B6EF9" w:rsidP="007A2129">
      <w:pPr>
        <w:spacing w:line="480" w:lineRule="auto"/>
      </w:pPr>
      <w:r>
        <w:t xml:space="preserve">We performed gene knockout simulations using </w:t>
      </w:r>
      <w:r w:rsidR="0090162F">
        <w:t>our</w:t>
      </w:r>
      <w:r>
        <w:t xml:space="preserve"> “</w:t>
      </w:r>
      <w:proofErr w:type="spellStart"/>
      <w:r w:rsidR="0090162F">
        <w:t>simulateExpKOPanel</w:t>
      </w:r>
      <w:r>
        <w:t>.m</w:t>
      </w:r>
      <w:proofErr w:type="spellEnd"/>
      <w:r>
        <w:t xml:space="preserve">” function </w:t>
      </w:r>
      <w:r w:rsidR="0090162F">
        <w:t xml:space="preserve">(see Supplementary Materials), which utilizes </w:t>
      </w:r>
      <w:r>
        <w:t xml:space="preserve">the COBRA Toolbox 2.0 </w:t>
      </w:r>
      <w:r>
        <w:fldChar w:fldCharType="begin"/>
      </w:r>
      <w:r w:rsidR="00037BDF">
        <w:instrText xml:space="preserve"> ADDIN ZOTERO_ITEM CSL_CITATION {"citationID":"23arsu02dt","properties":{"formattedCitation":"[18]","plainCitation":"[18]"},"citationItems":[{"id":81,"uris":["http://zotero.org/users/2565720/items/XX4R24A3"],"uri":["http://zotero.org/users/2565720/items/XX4R24A3"],"itemData":{"id":81,"type":"article-journal","title":"Quantitative prediction of cellular metabolism with constraint-based models: the COBRA Toolbox v2.0","container-title":"Nature Protocols","page":"1290-1307","volume":"6","issue":"9","source":"www.nature.com","abstract":"Over the past decade, a growing community of researchers has emerged around the use of constraint-based reconstruction and analysis (COBRA) methods to simulate, analyze and predict a variety of metabolic phenotypes using genome-scale models. The COBRA Toolbox, a MATLAB package for implementing COBRA methods, was presented earlier. Here we present a substantial update of this in silico toolbox. Version 2.0 of the COBRA Toolbox expands the scope of computations by including in silico analysis methods developed since its original release. New functions include (i) network gap filling, (ii) 13C analysis, (iii) metabolic engineering, (iv) omics-guided analysis and (v) visualization. As with the first version, the COBRA Toolbox reads and writes systems biology markup language–formatted models. In version 2.0, we improved performance, usability and the level of documentation. A suite of test scripts can now be used to learn the core functionality of the toolbox and validate results. This toolbox lowers the barrier of entry to use powerful COBRA methods.\nView full text","DOI":"10.1038/nprot.2011.308","ISSN":"1754-2189","shortTitle":"Quantitative prediction of cellular metabolism with constraint-based models","journalAbbreviation":"Nat. Protocols","language":"en","author":[{"family":"Schellenberger","given":"Jan"},{"family":"Que","given":"Richard"},{"family":"Fleming","given":"Ronan M. T."},{"family":"Thiele","given":"Ines"},{"family":"Orth","given":"Jeffrey D."},{"family":"Feist","given":"Adam M."},{"family":"Zielinski","given":"Daniel C."},{"family":"Bordbar","given":"Aarash"},{"family":"Lewis","given":"Nathan E."},{"family":"Rahmanian","given":"Sorena"},{"family":"Kang","given":"Joseph"},{"family":"Hyduke","given":"Daniel R."},{"family":"Palsson","given":"Bernhard Ø"}],"issued":{"date-parts":[["2011",9]]}}}],"schema":"https://github.com/citation-style-language/schema/raw/master/csl-citation.json"} </w:instrText>
      </w:r>
      <w:r>
        <w:fldChar w:fldCharType="separate"/>
      </w:r>
      <w:r w:rsidR="00037BDF" w:rsidRPr="00037BDF">
        <w:rPr>
          <w:rFonts w:cs="Times New Roman"/>
        </w:rPr>
        <w:t>[18]</w:t>
      </w:r>
      <w:r>
        <w:fldChar w:fldCharType="end"/>
      </w:r>
      <w:r>
        <w:t xml:space="preserve"> for MATLAB. </w:t>
      </w:r>
      <w:r w:rsidR="0090162F">
        <w:t xml:space="preserve">In this series of </w:t>
      </w:r>
      <w:proofErr w:type="spellStart"/>
      <w:r w:rsidR="0090162F">
        <w:t>simulations</w:t>
      </w:r>
      <w:r>
        <w:t>We</w:t>
      </w:r>
      <w:proofErr w:type="spellEnd"/>
      <w:r>
        <w:t xml:space="preserve"> </w:t>
      </w:r>
      <w:r w:rsidR="0021112D">
        <w:t xml:space="preserve">incorporated knockout predictions across six </w:t>
      </w:r>
      <w:r>
        <w:t xml:space="preserve"> Experimental gene knockout data phenotypes were </w:t>
      </w:r>
      <w:proofErr w:type="spellStart"/>
      <w:r>
        <w:t>p</w:t>
      </w:r>
      <w:r w:rsidR="00467AD6">
        <w:t>For</w:t>
      </w:r>
      <w:proofErr w:type="spellEnd"/>
      <w:r w:rsidR="00467AD6">
        <w:t xml:space="preserve"> gene knockouts, we evaluated our model’s performance using the Matthews correlation coefficient</w:t>
      </w:r>
      <w:r>
        <w:t xml:space="preserve"> (MCC)</w:t>
      </w:r>
      <w:r w:rsidR="00467AD6">
        <w:fldChar w:fldCharType="begin"/>
      </w:r>
      <w:r w:rsidR="00037BDF">
        <w:instrText xml:space="preserve"> ADDIN ZOTERO_ITEM CSL_CITATION {"citationID":"2l8nkmudm4","properties":{"formattedCitation":"[19]","plainCitation":"[19]"},"citationItems":[{"id":292,"uris":["http://zotero.org/users/2565720/items/E6RZXU6R"],"uri":["http://zotero.org/users/2565720/items/E6RZXU6R"],"itemData":{"id":292,"type":"article-journal","title":"Comparison of the predicted and observed secondary structure of T4 phage lysozyme","container-title":"Biochimica et Biophysica Acta (BBA) - Protein Structure","page":"442-451","volume":"405","issue":"2","source":"ScienceDirect","abstract":"Predictions of the secondary structure of T4 phage lysozyme, made by a number of investigators on the basis of the amino acid sequence, are compared with the structure of the protein determined experimentally by X-ray crystallography.\n\nWithin the amino terminal half of the molecule the locations of helices predicted by a number of methods agree moderately well with the observed structure, however within the carboxyl half of the molecule the overall agreement is poor. For eleven different helix predictions, the coefficients giving the correlation between prediction and observation range from 0.14 to 0.42. The accuracy of the predictions for both β-sheet regions and for turns are generally lower than for the helices, and in a number of instances the agreement between prediction and observation is no better than would be expected for a random selection of residues. The structural predictions for T4 phage lysozyme are much less successful than was the case for adenylate kinase (Schulz et al. (1974) Nature 250, 140–142). No one method of prediction is clearly superior to all others, and although empirical predictions based on larger numbers of known protein structure tend to be more accurate than those based on a limited sample, the improvement in accuracy is not dramatic, suggesting that the accuracy of current empirical predictive methods will not be substantially increased simply by the inclusion of more data from additional protein structure determinations.","DOI":"10.1016/0005-2795(75)90109-9","ISSN":"0005-2795","journalAbbreviation":"Biochimica et Biophysica Acta (BBA) - Protein Structure","author":[{"family":"Matthews","given":"B. W."}],"issued":{"date-parts":[["1975",10,20]]}}}],"schema":"https://github.com/citation-style-language/schema/raw/master/csl-citation.json"} </w:instrText>
      </w:r>
      <w:r w:rsidR="00467AD6">
        <w:fldChar w:fldCharType="separate"/>
      </w:r>
      <w:r w:rsidR="00037BDF" w:rsidRPr="00037BDF">
        <w:rPr>
          <w:rFonts w:cs="Times New Roman"/>
        </w:rPr>
        <w:t>[19]</w:t>
      </w:r>
      <w:r w:rsidR="00467AD6">
        <w:fldChar w:fldCharType="end"/>
      </w:r>
      <w:r w:rsidR="00467AD6">
        <w:t>. The formula for the MCC is given as follows:</w:t>
      </w:r>
    </w:p>
    <w:p w:rsidR="00467AD6" w:rsidRPr="00467AD6" w:rsidRDefault="00467AD6" w:rsidP="00467AD6">
      <m:oMathPara>
        <m:oMath>
          <m:r>
            <w:rPr>
              <w:rFonts w:ascii="Cambria Math" w:hAnsi="Cambria Math"/>
            </w:rPr>
            <m:t>MCC=</m:t>
          </m:r>
          <m:f>
            <m:fPr>
              <m:ctrlPr>
                <w:rPr>
                  <w:rFonts w:ascii="Cambria Math" w:hAnsi="Cambria Math"/>
                  <w:i/>
                </w:rPr>
              </m:ctrlPr>
            </m:fPr>
            <m:num>
              <m:d>
                <m:dPr>
                  <m:ctrlPr>
                    <w:rPr>
                      <w:rFonts w:ascii="Cambria Math" w:hAnsi="Cambria Math"/>
                      <w:i/>
                    </w:rPr>
                  </m:ctrlPr>
                </m:dPr>
                <m:e>
                  <m:r>
                    <w:rPr>
                      <w:rFonts w:ascii="Cambria Math" w:hAnsi="Cambria Math"/>
                    </w:rPr>
                    <m:t>TP×TN</m:t>
                  </m:r>
                </m:e>
              </m:d>
              <m:r>
                <w:rPr>
                  <w:rFonts w:ascii="Cambria Math" w:hAnsi="Cambria Math"/>
                </w:rPr>
                <m:t>-(FP×FN)</m:t>
              </m:r>
            </m:num>
            <m:den>
              <m:rad>
                <m:radPr>
                  <m:degHide m:val="1"/>
                  <m:ctrlPr>
                    <w:rPr>
                      <w:rFonts w:ascii="Cambria Math" w:hAnsi="Cambria Math"/>
                      <w:i/>
                    </w:rPr>
                  </m:ctrlPr>
                </m:radPr>
                <m:deg/>
                <m:e>
                  <m:r>
                    <w:rPr>
                      <w:rFonts w:ascii="Cambria Math" w:hAnsi="Cambria Math"/>
                    </w:rPr>
                    <m:t>(TP+FP)(TP+FN)(TN+FP)(TN+FN)</m:t>
                  </m:r>
                </m:e>
              </m:rad>
            </m:den>
          </m:f>
        </m:oMath>
      </m:oMathPara>
    </w:p>
    <w:p w:rsidR="00467AD6" w:rsidRDefault="00467AD6" w:rsidP="00467AD6">
      <w:pPr>
        <w:pStyle w:val="Heading2"/>
      </w:pPr>
      <w:r>
        <w:t xml:space="preserve">Thermodynamic </w:t>
      </w:r>
      <w:r w:rsidR="00643EEA">
        <w:t>Calculations</w:t>
      </w:r>
    </w:p>
    <w:p w:rsidR="00650EC2" w:rsidRDefault="00643EEA" w:rsidP="007A2129">
      <w:pPr>
        <w:spacing w:line="480" w:lineRule="auto"/>
      </w:pPr>
      <w:r>
        <w:t>In a novel approach, we</w:t>
      </w:r>
      <w:r w:rsidR="00650EC2">
        <w:t xml:space="preserve"> added free energies of formation</w:t>
      </w:r>
      <w:r>
        <w:t xml:space="preserve"> from the Equilibrator database </w:t>
      </w:r>
      <w:r>
        <w:fldChar w:fldCharType="begin"/>
      </w:r>
      <w:r w:rsidR="00037BDF">
        <w:instrText xml:space="preserve"> ADDIN ZOTERO_ITEM CSL_CITATION {"citationID":"1qrgs5kigv","properties":{"formattedCitation":"[20]","plainCitation":"[20]"},"citationItems":[{"id":90,"uris":["http://zotero.org/users/2565720/items/QZUSB3JR"],"uri":["http://zotero.org/users/2565720/items/QZUSB3JR"],"itemData":{"id":90,"type":"article-journal","title":"eQuilibrator—the biochemical thermodynamics calculator","container-title":"Nucleic Acids Research","page":"gkr874","source":"nar.oxfordjournals.org","abstract":"The laws of thermodynamics constrain the action of biochemical systems. However, thermodynamic data on biochemical compounds can be difficult to find and is cumbersome to perform calculations with manually. Even simple thermodynamic questions like ‘how much Gibbs energy is released by ATP hydrolysis at pH 5?’ are complicated excessively by the search for accurate data. To address this problem, eQuilibrator couples a comprehensive and accurate database of thermodynamic properties of biochemical compounds and reactions with a simple and powerful online search and calculation interface. The web interface to eQuilibrator (http://equilibrator.weizmann.ac.il) enables easy calculation of Gibbs energies of compounds and reactions given arbitrary pH, ionic strength and metabolite concentrations. The eQuilibrator code is open-source and all thermodynamic source data are freely downloadable in standard formats. Here we describe the database characteristics and implementation and demonstrate its use.","DOI":"10.1093/nar/gkr874","ISSN":"0305-1048, 1362-4962","note":"PMID: 22064852","journalAbbreviation":"Nucl. Acids Res.","language":"en","author":[{"family":"Flamholz","given":"Avi"},{"family":"Noor","given":"Elad"},{"family":"Bar-Even","given":"Arren"},{"family":"Milo","given":"Ron"}],"issued":{"date-parts":[["2011",11,7]]},"PMID":"22064852"}}],"schema":"https://github.com/citation-style-language/schema/raw/master/csl-citation.json"} </w:instrText>
      </w:r>
      <w:r>
        <w:fldChar w:fldCharType="separate"/>
      </w:r>
      <w:r w:rsidR="00037BDF" w:rsidRPr="00037BDF">
        <w:rPr>
          <w:rFonts w:cs="Times New Roman"/>
        </w:rPr>
        <w:t>[20]</w:t>
      </w:r>
      <w:r>
        <w:fldChar w:fldCharType="end"/>
      </w:r>
      <w:r w:rsidR="00650EC2">
        <w:t xml:space="preserve"> to all exchanges </w:t>
      </w:r>
      <w:r>
        <w:t>reactions</w:t>
      </w:r>
      <w:r w:rsidR="00650EC2">
        <w:t xml:space="preserve"> </w:t>
      </w:r>
      <w:r>
        <w:t xml:space="preserve">for </w:t>
      </w:r>
      <w:r w:rsidR="00650EC2">
        <w:t xml:space="preserve">which these values could be calculated via </w:t>
      </w:r>
      <w:r>
        <w:t xml:space="preserve">the </w:t>
      </w:r>
      <w:r w:rsidR="00650EC2">
        <w:t>group contributi</w:t>
      </w:r>
      <w:r w:rsidR="007A2129">
        <w:t xml:space="preserve">on </w:t>
      </w:r>
      <w:r>
        <w:t xml:space="preserve">method </w:t>
      </w:r>
      <w:r>
        <w:fldChar w:fldCharType="begin"/>
      </w:r>
      <w:r w:rsidR="00037BDF">
        <w:instrText xml:space="preserve"> ADDIN ZOTERO_ITEM CSL_CITATION {"citationID":"2deksjdola","properties":{"formattedCitation":"[21]","plainCitation":"[21]"},"citationItems":[{"id":128,"uris":["http://zotero.org/users/2565720/items/8HT4RX6T"],"uri":["http://zotero.org/users/2565720/items/8HT4RX6T"],"itemData":{"id":128,"type":"article-journal","title":"Group Contribution Method for Thermodynamic Analysis of Complex Metabolic Networks","container-title":"Biophysical Journal","page":"1487-1499","volume":"95","issue":"3","source":"PubMed Central","abstract":"A new, to our knowledge, group contribution method based on the group contribution method of Mavrovouniotis is introduced for estimating the standard Gibbs free energy of formation (ΔfG′°) and reaction (ΔrG′°) in biochemical systems. Gibbs free energy contribution values were estimated for 74 distinct molecular substructures and 11 interaction factors using multiple linear regression against a training set of 645 reactions and 224 compounds. The standard error for the fitted values was 1.90 kcal/mol. Cross-validation analysis was utilized to determine the accuracy of the methodology in estimating ΔrG′° and ΔfG′° for reactions and compounds not included in the training set, and based on the results of the cross-validation, the standard error involved in these estimations is 2.22 kcal/mol. This group contribution method is demonstrated to be capable of estimating ΔrG′° and ΔfG′° for the majority of the biochemical compounds and reactions found in the iJR904 and iAF1260 genome-scale metabolic models of Escherichia coli and in the Kyoto Encyclopedia of Genes and Genomes and University of Minnesota Biocatalysis and Biodegradation Database. A web-based implementation of this new group contribution method is available free at http://sparta.chem-eng.northwestern.edu/cgi-bin/GCM/WebGCM.cgi.","DOI":"10.1529/biophysj.107.124784","ISSN":"0006-3495","note":"PMID: 18645197\nPMCID: PMC2479599","journalAbbreviation":"Biophys J","author":[{"family":"Jankowski","given":"Matthew D."},{"family":"Henry","given":"Christopher S."},{"family":"Broadbelt","given":"Linda J."},{"family":"Hatzimanikatis","given":"Vassily"}],"issued":{"date-parts":[["2008",8,1]]},"PMID":"18645197","PMCID":"PMC2479599"}}],"schema":"https://github.com/citation-style-language/schema/raw/master/csl-citation.json"} </w:instrText>
      </w:r>
      <w:r>
        <w:fldChar w:fldCharType="separate"/>
      </w:r>
      <w:r w:rsidR="00037BDF" w:rsidRPr="00037BDF">
        <w:rPr>
          <w:rFonts w:cs="Times New Roman"/>
        </w:rPr>
        <w:t>[21]</w:t>
      </w:r>
      <w:r>
        <w:fldChar w:fldCharType="end"/>
      </w:r>
      <w:r w:rsidR="00650EC2">
        <w:t xml:space="preserve">. </w:t>
      </w:r>
      <w:r w:rsidR="0021112D">
        <w:t>We expanded the standard structure of the model to include</w:t>
      </w:r>
      <w:r w:rsidR="00FB6A81">
        <w:t xml:space="preserve"> f</w:t>
      </w:r>
      <w:r w:rsidR="00650EC2">
        <w:t xml:space="preserve">ree energy values for a </w:t>
      </w:r>
      <w:commentRangeStart w:id="2"/>
      <w:r w:rsidR="00650EC2">
        <w:t xml:space="preserve">standard 1 </w:t>
      </w:r>
      <w:proofErr w:type="spellStart"/>
      <w:r w:rsidR="00650EC2">
        <w:t>mM</w:t>
      </w:r>
      <w:proofErr w:type="spellEnd"/>
      <w:r w:rsidR="00650EC2">
        <w:t xml:space="preserve"> concentration</w:t>
      </w:r>
      <w:commentRangeEnd w:id="2"/>
      <w:r w:rsidR="00650EC2">
        <w:rPr>
          <w:rStyle w:val="CommentReference"/>
        </w:rPr>
        <w:commentReference w:id="2"/>
      </w:r>
      <w:r w:rsidR="00650EC2">
        <w:t xml:space="preserve">, temperature of 25 C, pressure of 1 bar, pH of </w:t>
      </w:r>
      <w:r>
        <w:t>7, and ionic strength of 0.1 M.</w:t>
      </w:r>
      <w:r w:rsidR="0021112D">
        <w:t xml:space="preserve"> </w:t>
      </w:r>
      <w:r>
        <w:t>O</w:t>
      </w:r>
      <w:r w:rsidR="0021112D">
        <w:t>ur “</w:t>
      </w:r>
      <w:proofErr w:type="spellStart"/>
      <w:r w:rsidR="0021112D">
        <w:t>optimizeThermoModel.m</w:t>
      </w:r>
      <w:proofErr w:type="spellEnd"/>
      <w:r w:rsidR="0021112D">
        <w:t>” code (See Su</w:t>
      </w:r>
      <w:r>
        <w:t>pplementary Materials) allows us</w:t>
      </w:r>
      <w:r w:rsidR="0021112D">
        <w:t xml:space="preserve"> to specify con</w:t>
      </w:r>
      <w:r w:rsidR="00650EC2">
        <w:t>centrations of excha</w:t>
      </w:r>
      <w:r w:rsidR="0021112D">
        <w:t xml:space="preserve">nge metabolites, </w:t>
      </w:r>
      <w:r w:rsidR="00FB6A81">
        <w:t>alter these standard free energies to reflect differences in concentration</w:t>
      </w:r>
      <w:r w:rsidR="0021112D">
        <w:t>,</w:t>
      </w:r>
      <w:r w:rsidR="00FB6A81">
        <w:t xml:space="preserve"> and estimate</w:t>
      </w:r>
      <w:r w:rsidR="00650EC2">
        <w:t xml:space="preserve"> t</w:t>
      </w:r>
      <w:r w:rsidR="007A2129">
        <w:t>he</w:t>
      </w:r>
      <w:r w:rsidR="00650EC2">
        <w:t xml:space="preserve"> overall free energy generated during growth by multiplying each metabolite’s free energy of formation by its exchange flux. </w:t>
      </w:r>
      <w:r w:rsidR="0090162F">
        <w:t xml:space="preserve">The model can additionally be constrained by setting an upper bound on permissible values of overall free energy generation; this scenario would disallow FBA solutions that do not meet minimal energy required for steady state cell growth. </w:t>
      </w:r>
    </w:p>
    <w:p w:rsidR="00FB6A81" w:rsidRDefault="002C18A2" w:rsidP="00FB6A81">
      <w:pPr>
        <w:pStyle w:val="Heading2"/>
      </w:pPr>
      <w:r>
        <w:lastRenderedPageBreak/>
        <w:t>Experimental</w:t>
      </w:r>
      <w:r w:rsidR="00FB6A81">
        <w:t xml:space="preserve"> Measurements</w:t>
      </w:r>
    </w:p>
    <w:p w:rsidR="00650EC2" w:rsidRDefault="00FB6A81" w:rsidP="007A2129">
      <w:pPr>
        <w:spacing w:line="480" w:lineRule="auto"/>
      </w:pPr>
      <w:r>
        <w:t xml:space="preserve">We grew </w:t>
      </w:r>
      <w:r>
        <w:rPr>
          <w:i/>
        </w:rPr>
        <w:t xml:space="preserve">M. maripaludis S2 </w:t>
      </w:r>
      <w:r>
        <w:t>cells in a chemically defined media (See Supplementary Materials) using a 1-L</w:t>
      </w:r>
      <w:r w:rsidR="00650EC2">
        <w:t xml:space="preserve"> </w:t>
      </w:r>
      <w:proofErr w:type="spellStart"/>
      <w:r w:rsidR="00650EC2">
        <w:t>chemostat</w:t>
      </w:r>
      <w:proofErr w:type="spellEnd"/>
      <w:r>
        <w:t xml:space="preserve"> under anaerobic conditions. We operated the</w:t>
      </w:r>
      <w:r w:rsidR="00650EC2">
        <w:t xml:space="preserve"> </w:t>
      </w:r>
      <w:proofErr w:type="spellStart"/>
      <w:r>
        <w:t>c</w:t>
      </w:r>
      <w:r w:rsidR="00650EC2">
        <w:t>hemostat</w:t>
      </w:r>
      <w:proofErr w:type="spellEnd"/>
      <w:r w:rsidR="00650EC2">
        <w:t xml:space="preserve"> in continu</w:t>
      </w:r>
      <w:r>
        <w:t>ous mode with gas flows of 110 L/h H</w:t>
      </w:r>
      <w:r w:rsidRPr="00FB6A81">
        <w:rPr>
          <w:vertAlign w:val="subscript"/>
        </w:rPr>
        <w:t>2</w:t>
      </w:r>
      <w:r>
        <w:t>, 15 L/h CO</w:t>
      </w:r>
      <w:r w:rsidRPr="00FB6A81">
        <w:rPr>
          <w:vertAlign w:val="subscript"/>
        </w:rPr>
        <w:t>2</w:t>
      </w:r>
      <w:r>
        <w:t>, 15 L/h N</w:t>
      </w:r>
      <w:r w:rsidRPr="00FB6A81">
        <w:rPr>
          <w:vertAlign w:val="subscript"/>
        </w:rPr>
        <w:t>2</w:t>
      </w:r>
      <w:r>
        <w:t>, and 15 L/h H</w:t>
      </w:r>
      <w:r w:rsidRPr="00FB6A81">
        <w:rPr>
          <w:vertAlign w:val="subscript"/>
        </w:rPr>
        <w:t>2</w:t>
      </w:r>
      <w:r>
        <w:t>S, with a dilution rate of 0.0833</w:t>
      </w:r>
      <w:r w:rsidR="00650EC2">
        <w:t xml:space="preserve"> h</w:t>
      </w:r>
      <w:r w:rsidRPr="00FB6A81">
        <w:rPr>
          <w:vertAlign w:val="superscript"/>
        </w:rPr>
        <w:t>-1</w:t>
      </w:r>
      <w:r w:rsidR="00650EC2">
        <w:t xml:space="preserve">. </w:t>
      </w:r>
    </w:p>
    <w:p w:rsidR="00650EC2" w:rsidRDefault="00650EC2" w:rsidP="007A2129">
      <w:pPr>
        <w:spacing w:line="480" w:lineRule="auto"/>
      </w:pPr>
      <w:r>
        <w:t xml:space="preserve">We measured dry cell weight via cell filtering. 100 mL aliquots of cells in media were filtered through 25 </w:t>
      </w:r>
      <w:proofErr w:type="spellStart"/>
      <w:r>
        <w:t>nM</w:t>
      </w:r>
      <w:proofErr w:type="spellEnd"/>
      <w:r>
        <w:t xml:space="preserve"> pore filters to remove all non-cellular components. The wet filters were then dried in a 50 degree oven and their weight was measured daily until it stabilized, giving the final dry cell weight.  </w:t>
      </w:r>
    </w:p>
    <w:p w:rsidR="00414739" w:rsidRDefault="00414739" w:rsidP="00414739">
      <w:pPr>
        <w:pStyle w:val="Heading1"/>
      </w:pPr>
      <w:r>
        <w:t>Results</w:t>
      </w:r>
    </w:p>
    <w:p w:rsidR="006E3DEF" w:rsidRPr="006E3DEF" w:rsidRDefault="006E3DEF" w:rsidP="006E3DEF">
      <w:pPr>
        <w:pStyle w:val="Heading2"/>
      </w:pPr>
      <w:r>
        <w:t>Model Statistics</w:t>
      </w:r>
    </w:p>
    <w:p w:rsidR="00650EC2" w:rsidRDefault="00650EC2" w:rsidP="007A2129">
      <w:pPr>
        <w:spacing w:line="480" w:lineRule="auto"/>
      </w:pPr>
      <w:r>
        <w:t xml:space="preserve">Our model stats are displayed in Table 1A and, as shown, it compares favorably to the existing model. Our gene coverage is slightly better, but perhaps more importantly, over 90% of the non-exchange reactions in our model are gene associated. This suggests that our model has more consistent ties to gene homology as a direct result of using our likelihood-based </w:t>
      </w:r>
      <w:proofErr w:type="spellStart"/>
      <w:r>
        <w:t>gapfilling</w:t>
      </w:r>
      <w:proofErr w:type="spellEnd"/>
      <w:r>
        <w:t xml:space="preserve"> method and of maximizing our reliance on biochemical knowledge from literature. </w:t>
      </w:r>
    </w:p>
    <w:p w:rsidR="00650EC2" w:rsidRDefault="00650EC2" w:rsidP="007A2129">
      <w:pPr>
        <w:spacing w:line="480" w:lineRule="auto"/>
      </w:pPr>
      <w:r>
        <w:t xml:space="preserve">Notably, our model has nearly 100 more internal metabolites and over 100 more dead-end metabolites that cannot be synthesized or consumed by the model. Although these metabolites and their reactions are not part of our mathematical model, we have included them in our reconstruction because they are all gene-associated [should we have a “reconstruction” separate from the “model”?]. Thus, we have evidence that each of these metabolites should be involved in metabolism, but we have not yet elucidated their synthesis or consumption pathways. They </w:t>
      </w:r>
      <w:r>
        <w:lastRenderedPageBreak/>
        <w:t xml:space="preserve">represent excellent candidates for further exploration of MM metabolism, particularly as this model is updated and expanded in the future. </w:t>
      </w:r>
    </w:p>
    <w:p w:rsidR="00650EC2" w:rsidRDefault="00650EC2" w:rsidP="007A2129">
      <w:pPr>
        <w:spacing w:line="480" w:lineRule="auto"/>
      </w:pPr>
      <w:r>
        <w:t xml:space="preserve">The most important distinction between our model and the existing model is that ours accurately depicts methanogenesis in the form of the Wolfe Cycle. Unlike the other model, we include the vital electron bifurcation step discovered in 2012 that completes the cycle by connecting methane production to the first step of the pathway via electron carriers. The other group also includes other errors that appear to be the result of basing their model primarily off general annotations from the KEGG database. Including these errors, such as the inclusion of sulfate as the primary sulfur source and of </w:t>
      </w:r>
      <w:proofErr w:type="spellStart"/>
      <w:r>
        <w:t>methanophenazine</w:t>
      </w:r>
      <w:proofErr w:type="spellEnd"/>
      <w:r>
        <w:t xml:space="preserve"> as a major electron carrier, demonstrates the need for rigorous manual curation and working directly with an expert in the organism’s biochemistry. By employing these methods, we have avoided these and other errors, resulting in a model that is more consistent with accumulated biochemical knowledge of our organism. </w:t>
      </w:r>
    </w:p>
    <w:p w:rsidR="00650EC2" w:rsidRDefault="00650EC2" w:rsidP="007A2129">
      <w:pPr>
        <w:spacing w:line="480" w:lineRule="auto"/>
      </w:pPr>
      <w:r>
        <w:t xml:space="preserve">The likelihood based </w:t>
      </w:r>
      <w:proofErr w:type="spellStart"/>
      <w:r>
        <w:t>gapfilling</w:t>
      </w:r>
      <w:proofErr w:type="spellEnd"/>
      <w:r>
        <w:t xml:space="preserve"> resulted in the automated addition of 66 genes to our reconstruction before we began manually curating. The likelihood scores themselves also provide a novel metric of evaluating our confidence in the model because each </w:t>
      </w:r>
      <w:proofErr w:type="spellStart"/>
      <w:r>
        <w:t>gapfilled</w:t>
      </w:r>
      <w:proofErr w:type="spellEnd"/>
      <w:r>
        <w:t xml:space="preserve"> reaction is annotated with a confidence score ranging from 0-1. These scores allow us to quickly hone in on reactions with low gene homology as possible targets for more experimental investigation. </w:t>
      </w:r>
    </w:p>
    <w:p w:rsidR="006E3DEF" w:rsidRDefault="006E3DEF" w:rsidP="006E3DEF">
      <w:pPr>
        <w:pStyle w:val="Heading2"/>
      </w:pPr>
      <w:r>
        <w:t>Growth Yield Predictions</w:t>
      </w:r>
    </w:p>
    <w:p w:rsidR="00650EC2" w:rsidRDefault="006E3DEF" w:rsidP="007A2129">
      <w:pPr>
        <w:spacing w:line="480" w:lineRule="auto"/>
      </w:pPr>
      <w:r>
        <w:t>A major quantitative function of a metabolic model is predicting organism growth yi</w:t>
      </w:r>
      <w:r w:rsidR="00DD7B0D">
        <w:t>eld on a variety of substrates.</w:t>
      </w:r>
      <w:r>
        <w:t xml:space="preserve"> </w:t>
      </w:r>
      <w:r w:rsidR="00DD7B0D">
        <w:t xml:space="preserve">Thus, comparing model predictions of growth yields to experimentally-determined values is a common way of evaluating model accuracy. </w:t>
      </w:r>
      <w:r w:rsidR="00DD7B0D">
        <w:rPr>
          <w:i/>
        </w:rPr>
        <w:t xml:space="preserve">M. maripaludis </w:t>
      </w:r>
      <w:r w:rsidR="00DD7B0D">
        <w:t xml:space="preserve">has a </w:t>
      </w:r>
      <w:r w:rsidR="00650EC2">
        <w:t>narrow range of possible substrates</w:t>
      </w:r>
      <w:r w:rsidR="00DD7B0D">
        <w:t>, restricting our system’s test cases to</w:t>
      </w:r>
      <w:r w:rsidR="00650EC2">
        <w:t xml:space="preserve"> two conditions: H2-limiting and formate-limiting. </w:t>
      </w:r>
      <w:r w:rsidR="00DD7B0D">
        <w:t xml:space="preserve">For these scenarios, we used raw optical densities from a previous study </w:t>
      </w:r>
      <w:r w:rsidR="00DD7B0D">
        <w:lastRenderedPageBreak/>
        <w:fldChar w:fldCharType="begin"/>
      </w:r>
      <w:r w:rsidR="00DD7B0D">
        <w:instrText xml:space="preserve"> ADDIN ZOTERO_ITEM CSL_CITATION {"citationID":"9hcdlhrpe","properties":{"formattedCitation":"[22]","plainCitation":"[22]"},"citationItems":[{"id":73,"uris":["http://zotero.org/users/2565720/items/T5C439F9"],"uri":["http://zotero.org/users/2565720/items/T5C439F9"],"itemData":{"id":73,"type":"article-journal","title":"Effects of H2 and Formate on Growth Yield and Regulation of Methanogenesis in Methanococcus maripaludis","container-title":"Journal of Bacteriology","page":"1456-1462","volume":"195","issue":"7","source":"jb.asm.org","abstract":"Hydrogenotrophic methanogenic Archaea are defined by an H2 requirement for growth. Despite this requirement, many hydrogenotrophs are also capable of growth with formate as an electron donor for methanogenesis. While certain responses of these organisms to hydrogen availability have been characterized, responses to formate starvation have not been reported. Here we report that during continuous culture of Methanococcus maripaludis under defined nutrient conditions, growth yields relative to methane production decreased markedly with either H2 excess or formate excess. Analysis of the growth yields of several mutants suggests that this phenomenon occurs independently of the storage of intracellular carbon or a transcriptional response to methanogenesis. Using microarray analysis, we found that the expression of genes encoding coenzyme F420-dependent steps of methanogenesis, including one of two formate dehydrogenases, increased with H2 starvation but with formate occurred at high levels regardless of limitation or excess. One gene, encoding H2-dependent methylene-tetrahydromethanopterin dehydrogenase, decreased in expression with either H2 limitation or formate limitation. Expression of genes for the second formate dehydrogenase, molybdenum-dependent formylmethanofuran dehydrogenase, and molybdenum transport increased specifically with formate limitation. Of the two formate dehydrogenases, only the first could support growth on formate in batch culture where formate was in excess.","DOI":"10.1128/JB.02141-12","ISSN":"0021-9193, 1098-5530","note":"PMID: 23335420","journalAbbreviation":"J. Bacteriol.","language":"en","author":[{"family":"Costa","given":"Kyle C."},{"family":"Yoon","given":"Sung Ho"},{"family":"Pan","given":"Min"},{"family":"Burn","given":"June A."},{"family":"Baliga","given":"Nitin S."},{"family":"Leigh","given":"John A."}],"issued":{"date-parts":[["2013",4,1]]},"PMID":"23335420"}}],"schema":"https://github.com/citation-style-language/schema/raw/master/csl-citation.json"} </w:instrText>
      </w:r>
      <w:r w:rsidR="00DD7B0D">
        <w:fldChar w:fldCharType="separate"/>
      </w:r>
      <w:r w:rsidR="00DD7B0D" w:rsidRPr="00DD7B0D">
        <w:rPr>
          <w:rFonts w:cs="Times New Roman"/>
        </w:rPr>
        <w:t>[22]</w:t>
      </w:r>
      <w:r w:rsidR="00DD7B0D">
        <w:fldChar w:fldCharType="end"/>
      </w:r>
      <w:r w:rsidR="00DD7B0D">
        <w:t xml:space="preserve"> but chose to re-measure the relationship between dry cell weight and optical density (see Methods).  </w:t>
      </w:r>
      <w:r w:rsidR="002C18A2">
        <w:t>Based on our dry cell weigh measurements, we calculated our experimental yields as ___</w:t>
      </w:r>
      <w:r w:rsidR="002C18A2">
        <w:rPr>
          <w:rFonts w:cs="Times New Roman"/>
        </w:rPr>
        <w:t>±</w:t>
      </w:r>
      <w:r w:rsidR="002C18A2">
        <w:t>___ and ___</w:t>
      </w:r>
      <w:r w:rsidR="002C18A2">
        <w:rPr>
          <w:rFonts w:cs="Times New Roman"/>
        </w:rPr>
        <w:t>±</w:t>
      </w:r>
      <w:r w:rsidR="002C18A2">
        <w:t>___ under H</w:t>
      </w:r>
      <w:r w:rsidR="002C18A2" w:rsidRPr="002C18A2">
        <w:rPr>
          <w:vertAlign w:val="subscript"/>
        </w:rPr>
        <w:t>2</w:t>
      </w:r>
      <w:r w:rsidR="002C18A2">
        <w:t xml:space="preserve">-limiting and formate-limiting conditions, respectively. We </w:t>
      </w:r>
      <w:proofErr w:type="gramStart"/>
      <w:r w:rsidR="00650EC2">
        <w:t>These</w:t>
      </w:r>
      <w:proofErr w:type="gramEnd"/>
      <w:r w:rsidR="00650EC2">
        <w:t xml:space="preserve"> experimental yields were determined based on optical density and converted to dry cell weight, but we had reason to believe our conversion factor may have been incorrect. To guard against this possibility, we re-measured dry cell weight versus optical density as described in Methods. We recalculated the previously-reported values using our new conversion factor and determined that the experimental growth yields were # and # on H2 and formate, respectively. We compared these yields to our computational predictions, as shown in Figure 1, and found that our computational values fell (or didn’t fall) within close range of the experimental values. </w:t>
      </w:r>
      <w:commentRangeStart w:id="3"/>
      <w:r w:rsidR="00650EC2">
        <w:t xml:space="preserve">We didn’t hit the values on the nose, but we’re not worried because aiming to do so would lead to overfitting. </w:t>
      </w:r>
      <w:commentRangeEnd w:id="3"/>
      <w:r w:rsidR="00650EC2">
        <w:rPr>
          <w:rStyle w:val="CommentReference"/>
        </w:rPr>
        <w:commentReference w:id="3"/>
      </w:r>
    </w:p>
    <w:p w:rsidR="006E3DEF" w:rsidRDefault="006E3DEF" w:rsidP="006E3DEF">
      <w:pPr>
        <w:pStyle w:val="Heading2"/>
      </w:pPr>
      <w:r>
        <w:t>Gene Knockout Validation</w:t>
      </w:r>
    </w:p>
    <w:p w:rsidR="00650EC2" w:rsidRDefault="001E6ABD" w:rsidP="007A2129">
      <w:pPr>
        <w:spacing w:line="480" w:lineRule="auto"/>
      </w:pPr>
      <w:r>
        <w:t xml:space="preserve">At its core, constraint-based modeling is concerned with taking genotype information and annotating those genes as metabolic reactions in order to predict growth phenotypes. Among the best ways to evaluate the predictive ability of a model is to compare model predictions of gene knockout growth phenotypes with experimental data. Though one group used transposon mutagenesis to assess gene function of all genes in </w:t>
      </w:r>
      <w:r>
        <w:rPr>
          <w:i/>
        </w:rPr>
        <w:t xml:space="preserve">M. maripaludis </w:t>
      </w:r>
      <w:r>
        <w:rPr>
          <w:i/>
        </w:rPr>
        <w:fldChar w:fldCharType="begin"/>
      </w:r>
      <w:r w:rsidR="00DD7B0D">
        <w:rPr>
          <w:i/>
        </w:rPr>
        <w:instrText xml:space="preserve"> ADDIN ZOTERO_ITEM CSL_CITATION {"citationID":"289b8k3usl","properties":{"formattedCitation":"[23]","plainCitation":"[23]"},"citationItems":[{"id":56,"uris":["http://zotero.org/users/2565720/items/ARVWTIRD"],"uri":["http://zotero.org/users/2565720/items/ARVWTIRD"],"itemData":{"id":56,"type":"article-journal","title":"Genome-scale analysis of gene function in the hydrogenotrophic methanogenic archaeon Methanococcus maripaludis","container-title":"Proceedings of the National Academy of Sciences","page":"4726-4731","volume":"110","issue":"12","source":"www.pnas.org","abstract":"A comprehensive whole-genome analysis of gene function by transposon mutagenesis and deep sequencing methodology has been implemented successfully in a representative of the Archaea domain. Libraries of transposon mutants were generated for the hydrogenotrophic, methanogenic archaeon Methanococcus maripaludis S2 using a derivative of the Tn5 transposon. About 89,000 unique insertions were mapped to the genome, which allowed for the classification of 526 genes or about 30% of the genome as possibly essential or strongly advantageous for growth in rich medium. Many of these genes were homologous to eukaryotic genes that encode fundamental processes in replication, transcription, and translation, providing direct evidence for their importance in Archaea. Some genes classified as possibly essential were unique to the archaeal or methanococcal lineages, such as that encoding DNA polymerase PolD. In contrast, the archaeal homolog to the gene encoding DNA polymerase B was not essential for growth, a conclusion confirmed by construction of an independent deletion mutation. Thus PolD, and not PolB, likely plays a fundamental role in DNA replication in methanococci. Similarly, 121 hypothetical ORFs were classified as possibly essential and likely play fundamental roles in methanococcal information processing or metabolism that are not established outside this group of prokaryotes.","DOI":"10.1073/pnas.1220225110","ISSN":"0027-8424, 1091-6490","note":"PMID: 23487778","journalAbbreviation":"PNAS","language":"en","author":[{"family":"Sarmiento","given":"Felipe"},{"family":"Mrázek","given":"Jan"},{"family":"Whitman","given":"William B."}],"issued":{"date-parts":[["2013",3,19]]},"PMID":"23487778"}}],"schema":"https://github.com/citation-style-language/schema/raw/master/csl-citation.json"} </w:instrText>
      </w:r>
      <w:r>
        <w:rPr>
          <w:i/>
        </w:rPr>
        <w:fldChar w:fldCharType="separate"/>
      </w:r>
      <w:r w:rsidR="00DD7B0D" w:rsidRPr="00DD7B0D">
        <w:rPr>
          <w:rFonts w:cs="Times New Roman"/>
        </w:rPr>
        <w:t>[23]</w:t>
      </w:r>
      <w:r>
        <w:rPr>
          <w:i/>
        </w:rPr>
        <w:fldChar w:fldCharType="end"/>
      </w:r>
      <w:r>
        <w:t xml:space="preserve">, there is relatively little data where gene knockout experiments have been systematically carried out </w:t>
      </w:r>
      <w:r>
        <w:rPr>
          <w:i/>
        </w:rPr>
        <w:t xml:space="preserve">in vivo.  </w:t>
      </w:r>
      <w:r>
        <w:t xml:space="preserve">For our model, </w:t>
      </w:r>
      <w:r w:rsidR="00650EC2">
        <w:t xml:space="preserve">we were able to assemble a knockout panel of 30 genotype/media combinations across 6 previous publications. These genotypes consisted primarily of hydrogenase knockouts in central carbon metabolism and thus, they give us a good idea of how well our model can predict knockouts in central catabolism. In comparing with these data, we achieved 90% accuracy across </w:t>
      </w:r>
      <w:r w:rsidR="00650EC2">
        <w:lastRenderedPageBreak/>
        <w:t xml:space="preserve">all conditions and an overall Matthew’s correlation coefficient of 0.67. This high value suggested that our model is an excellent predictor of growth phenotype based on genotype changes in central carbon metabolism. It was particularly encouraging because we purely tested our model on these data; we did no fitting based on the knockout validation set. </w:t>
      </w:r>
    </w:p>
    <w:p w:rsidR="00414739" w:rsidRDefault="00414739" w:rsidP="00414739">
      <w:pPr>
        <w:pStyle w:val="Heading1"/>
      </w:pPr>
      <w:r>
        <w:t>Discussion</w:t>
      </w:r>
    </w:p>
    <w:p w:rsidR="00650EC2" w:rsidRDefault="00650EC2" w:rsidP="007A2129">
      <w:pPr>
        <w:spacing w:line="480" w:lineRule="auto"/>
      </w:pPr>
      <w:commentRangeStart w:id="4"/>
      <w:r>
        <w:t xml:space="preserve">We’ve created the highest-quality model of M. maripaludis currently available with emphasis on using manual curation and likelihood-based </w:t>
      </w:r>
      <w:proofErr w:type="spellStart"/>
      <w:r>
        <w:t>gapfilling</w:t>
      </w:r>
      <w:proofErr w:type="spellEnd"/>
      <w:r>
        <w:t xml:space="preserve"> to maximize gene homology and biochemical accuracy. This is the first metabolic model to accurately depict the Wolfe cycle, the vital central carbon pathway in </w:t>
      </w:r>
      <w:proofErr w:type="spellStart"/>
      <w:r>
        <w:t>hydrogentrophic</w:t>
      </w:r>
      <w:proofErr w:type="spellEnd"/>
      <w:r>
        <w:t xml:space="preserve"> methanogens. </w:t>
      </w:r>
      <w:commentRangeEnd w:id="4"/>
      <w:r>
        <w:rPr>
          <w:rStyle w:val="CommentReference"/>
        </w:rPr>
        <w:commentReference w:id="4"/>
      </w:r>
    </w:p>
    <w:p w:rsidR="00EA12B8" w:rsidRDefault="00EA12B8" w:rsidP="007A2129">
      <w:pPr>
        <w:spacing w:line="480" w:lineRule="auto"/>
      </w:pPr>
      <w:r>
        <w:t>The main conclusions of the paper are:</w:t>
      </w:r>
    </w:p>
    <w:p w:rsidR="00EA12B8" w:rsidRDefault="00EA12B8" w:rsidP="00B97142">
      <w:pPr>
        <w:pStyle w:val="ListParagraph"/>
        <w:numPr>
          <w:ilvl w:val="0"/>
          <w:numId w:val="4"/>
        </w:numPr>
        <w:spacing w:line="480" w:lineRule="auto"/>
      </w:pPr>
      <w:r>
        <w:t>We made the best available model of M. maripaludis by leveraging biochemical literature</w:t>
      </w:r>
      <w:r w:rsidR="00B97142">
        <w:t xml:space="preserve"> and u</w:t>
      </w:r>
      <w:r>
        <w:t xml:space="preserve">sing likelihood-based </w:t>
      </w:r>
      <w:proofErr w:type="spellStart"/>
      <w:r>
        <w:t>gapfilling</w:t>
      </w:r>
      <w:proofErr w:type="spellEnd"/>
      <w:r>
        <w:t xml:space="preserve"> increased our gene homology</w:t>
      </w:r>
    </w:p>
    <w:p w:rsidR="00EA12B8" w:rsidRDefault="00B97142" w:rsidP="00EA12B8">
      <w:pPr>
        <w:pStyle w:val="ListParagraph"/>
        <w:numPr>
          <w:ilvl w:val="0"/>
          <w:numId w:val="4"/>
        </w:numPr>
        <w:spacing w:line="480" w:lineRule="auto"/>
      </w:pPr>
      <w:r>
        <w:t>We’ve made all the information from the model and codes to do growth simulations available, which helps with model transparency</w:t>
      </w:r>
    </w:p>
    <w:p w:rsidR="00B97142" w:rsidRDefault="00B97142" w:rsidP="00EA12B8">
      <w:pPr>
        <w:pStyle w:val="ListParagraph"/>
        <w:numPr>
          <w:ilvl w:val="0"/>
          <w:numId w:val="4"/>
        </w:numPr>
        <w:spacing w:line="480" w:lineRule="auto"/>
      </w:pPr>
      <w:r>
        <w:t>Our model includes a new way of estimating free energy generation that is vital when dealing with a methanogen, an organism that lives close to the limit of thermodynamic feasibility</w:t>
      </w:r>
    </w:p>
    <w:p w:rsidR="00650EC2" w:rsidRDefault="00650EC2" w:rsidP="007A2129">
      <w:pPr>
        <w:spacing w:line="480" w:lineRule="auto"/>
      </w:pPr>
      <w:r>
        <w:t xml:space="preserve">This model represents the first manually curated model that was constructed with likelihood-based </w:t>
      </w:r>
      <w:proofErr w:type="spellStart"/>
      <w:r>
        <w:t>gapfilling</w:t>
      </w:r>
      <w:proofErr w:type="spellEnd"/>
      <w:r>
        <w:t xml:space="preserve">, at least to our knowledge. The likelihood scores lend an element of accountability to our </w:t>
      </w:r>
      <w:proofErr w:type="spellStart"/>
      <w:r>
        <w:t>gapfilling</w:t>
      </w:r>
      <w:proofErr w:type="spellEnd"/>
      <w:r>
        <w:t xml:space="preserve">, but we’ve also strived for accountability making our decisions explicit throughout the curation process (this is a tie-in with Ben’s paper). </w:t>
      </w:r>
    </w:p>
    <w:p w:rsidR="00650EC2" w:rsidRDefault="00650EC2" w:rsidP="007A2129">
      <w:pPr>
        <w:spacing w:line="480" w:lineRule="auto"/>
      </w:pPr>
      <w:r>
        <w:lastRenderedPageBreak/>
        <w:t xml:space="preserve">We expect to use our model as a tool to make predictions for how to metabolically engineer our organism and to generate hypotheses regarding unknown portions of M. maripaludis </w:t>
      </w:r>
      <w:commentRangeStart w:id="5"/>
      <w:r>
        <w:t>metabolism</w:t>
      </w:r>
      <w:commentRangeEnd w:id="5"/>
      <w:r>
        <w:rPr>
          <w:rStyle w:val="CommentReference"/>
        </w:rPr>
        <w:commentReference w:id="5"/>
      </w:r>
      <w:r>
        <w:t xml:space="preserve">. </w:t>
      </w:r>
    </w:p>
    <w:p w:rsidR="00414739" w:rsidRDefault="00414739" w:rsidP="00414739">
      <w:pPr>
        <w:pStyle w:val="Heading1"/>
      </w:pPr>
      <w:r>
        <w:t>Acknowledgements</w:t>
      </w:r>
    </w:p>
    <w:p w:rsidR="00414739" w:rsidRDefault="000F5D2B" w:rsidP="00BF524A">
      <w:pPr>
        <w:spacing w:line="480" w:lineRule="auto"/>
      </w:pPr>
      <w:r>
        <w:t xml:space="preserve">We would like to thank </w:t>
      </w:r>
      <w:proofErr w:type="spellStart"/>
      <w:r>
        <w:t>Eliora</w:t>
      </w:r>
      <w:proofErr w:type="spellEnd"/>
      <w:r>
        <w:t xml:space="preserve"> </w:t>
      </w:r>
      <w:proofErr w:type="spellStart"/>
      <w:r>
        <w:t>Gachelet</w:t>
      </w:r>
      <w:proofErr w:type="spellEnd"/>
      <w:r>
        <w:t xml:space="preserve"> </w:t>
      </w:r>
      <w:r w:rsidR="00BF524A">
        <w:t xml:space="preserve">for assisting in </w:t>
      </w:r>
      <w:proofErr w:type="spellStart"/>
      <w:r w:rsidR="00BF524A">
        <w:t>chemostat</w:t>
      </w:r>
      <w:proofErr w:type="spellEnd"/>
      <w:r w:rsidR="00BF524A">
        <w:t xml:space="preserve"> growth experiments </w:t>
      </w:r>
      <w:r>
        <w:t xml:space="preserve">and Matthew Benedict for </w:t>
      </w:r>
      <w:r w:rsidR="00BF524A">
        <w:t xml:space="preserve">his expertise and advice concerning methanogenic archaea, likelihood-based </w:t>
      </w:r>
      <w:proofErr w:type="spellStart"/>
      <w:r w:rsidR="00BF524A">
        <w:t>gapfilling</w:t>
      </w:r>
      <w:proofErr w:type="spellEnd"/>
      <w:r w:rsidR="00BF524A">
        <w:t>, and metabolic model construction.</w:t>
      </w:r>
    </w:p>
    <w:p w:rsidR="00A40676" w:rsidRPr="00A40676" w:rsidRDefault="00414739" w:rsidP="00BF524A">
      <w:pPr>
        <w:pStyle w:val="Heading1"/>
      </w:pPr>
      <w:r>
        <w:t>References</w:t>
      </w:r>
    </w:p>
    <w:p w:rsidR="00DD7B0D" w:rsidRPr="00DD7B0D" w:rsidRDefault="00A40676" w:rsidP="00DD7B0D">
      <w:pPr>
        <w:pStyle w:val="Bibliography"/>
        <w:rPr>
          <w:rFonts w:cs="Times New Roman"/>
        </w:rPr>
      </w:pPr>
      <w:r>
        <w:fldChar w:fldCharType="begin"/>
      </w:r>
      <w:r w:rsidR="00DD7B0D">
        <w:instrText xml:space="preserve"> ADDIN ZOTERO_BIBL {"custom":[]} CSL_BIBLIOGRAPHY </w:instrText>
      </w:r>
      <w:r>
        <w:fldChar w:fldCharType="separate"/>
      </w:r>
      <w:r w:rsidR="00DD7B0D" w:rsidRPr="00DD7B0D">
        <w:rPr>
          <w:rFonts w:cs="Times New Roman"/>
        </w:rPr>
        <w:t xml:space="preserve">1. </w:t>
      </w:r>
      <w:r w:rsidR="00DD7B0D" w:rsidRPr="00DD7B0D">
        <w:rPr>
          <w:rFonts w:cs="Times New Roman"/>
        </w:rPr>
        <w:tab/>
        <w:t>Milich L. The role of methane in global warming: where might mitigation strategies be focused? Glob Environ Change. 1999;9: 179–201. doi:10.1016/S0959-3780(98)00037-5</w:t>
      </w:r>
    </w:p>
    <w:p w:rsidR="00DD7B0D" w:rsidRPr="00DD7B0D" w:rsidRDefault="00DD7B0D" w:rsidP="00DD7B0D">
      <w:pPr>
        <w:pStyle w:val="Bibliography"/>
        <w:rPr>
          <w:rFonts w:cs="Times New Roman"/>
        </w:rPr>
      </w:pPr>
      <w:r w:rsidRPr="00DD7B0D">
        <w:rPr>
          <w:rFonts w:cs="Times New Roman"/>
        </w:rPr>
        <w:t xml:space="preserve">2. </w:t>
      </w:r>
      <w:r w:rsidRPr="00DD7B0D">
        <w:rPr>
          <w:rFonts w:cs="Times New Roman"/>
        </w:rPr>
        <w:tab/>
        <w:t>Thauer RK, Kaster A-K, Seedorf H, Buckel W, Hedderich R. Methanogenic archaea: ecologically relevant differences in energy conservation. Nat Rev Microbiol. 2008;6: 579–591. doi:10.1038/nrmicro1931</w:t>
      </w:r>
    </w:p>
    <w:p w:rsidR="00DD7B0D" w:rsidRPr="00DD7B0D" w:rsidRDefault="00DD7B0D" w:rsidP="00DD7B0D">
      <w:pPr>
        <w:pStyle w:val="Bibliography"/>
        <w:rPr>
          <w:rFonts w:cs="Times New Roman"/>
        </w:rPr>
      </w:pPr>
      <w:r w:rsidRPr="00DD7B0D">
        <w:rPr>
          <w:rFonts w:cs="Times New Roman"/>
        </w:rPr>
        <w:t xml:space="preserve">3. </w:t>
      </w:r>
      <w:r w:rsidRPr="00DD7B0D">
        <w:rPr>
          <w:rFonts w:cs="Times New Roman"/>
        </w:rPr>
        <w:tab/>
        <w:t>Jones WJ, Paynter MJB, Gupta R. Characterization of Methanococcus maripaludis sp. nov., a new methanogen isolated from salt marsh sediment. Arch Microbiol. 1983;135: 91–97. doi:10.1007/BF00408015</w:t>
      </w:r>
    </w:p>
    <w:p w:rsidR="00DD7B0D" w:rsidRPr="00DD7B0D" w:rsidRDefault="00DD7B0D" w:rsidP="00DD7B0D">
      <w:pPr>
        <w:pStyle w:val="Bibliography"/>
        <w:rPr>
          <w:rFonts w:cs="Times New Roman"/>
        </w:rPr>
      </w:pPr>
      <w:r w:rsidRPr="00DD7B0D">
        <w:rPr>
          <w:rFonts w:cs="Times New Roman"/>
        </w:rPr>
        <w:t xml:space="preserve">4. </w:t>
      </w:r>
      <w:r w:rsidRPr="00DD7B0D">
        <w:rPr>
          <w:rFonts w:cs="Times New Roman"/>
        </w:rPr>
        <w:tab/>
        <w:t>Hendrickson EL, Kaul R, Zhou Y, Bovee D, Chapman P, Chung J, et al. Complete Genome Sequence of the Genetically Tractable Hydrogenotrophic Methanogen Methanococcus maripaludis. J Bacteriol. 2004;186: 6956–6969. doi:10.1128/JB.186.20.6956-6969.2004</w:t>
      </w:r>
    </w:p>
    <w:p w:rsidR="00DD7B0D" w:rsidRPr="00DD7B0D" w:rsidRDefault="00DD7B0D" w:rsidP="00DD7B0D">
      <w:pPr>
        <w:pStyle w:val="Bibliography"/>
        <w:rPr>
          <w:rFonts w:cs="Times New Roman"/>
        </w:rPr>
      </w:pPr>
      <w:r w:rsidRPr="00DD7B0D">
        <w:rPr>
          <w:rFonts w:cs="Times New Roman"/>
        </w:rPr>
        <w:t xml:space="preserve">5. </w:t>
      </w:r>
      <w:r w:rsidRPr="00DD7B0D">
        <w:rPr>
          <w:rFonts w:cs="Times New Roman"/>
        </w:rPr>
        <w:tab/>
        <w:t xml:space="preserve">Jones WJ, Whitman WB, Fields RD, Wolfe RS. Growth and Plating Efficiency of Methanococci on Agar Media. Appl Environ Microbiol. 1983;46: 220–226. </w:t>
      </w:r>
    </w:p>
    <w:p w:rsidR="00DD7B0D" w:rsidRPr="00DD7B0D" w:rsidRDefault="00DD7B0D" w:rsidP="00DD7B0D">
      <w:pPr>
        <w:pStyle w:val="Bibliography"/>
        <w:rPr>
          <w:rFonts w:cs="Times New Roman"/>
        </w:rPr>
      </w:pPr>
      <w:r w:rsidRPr="00DD7B0D">
        <w:rPr>
          <w:rFonts w:cs="Times New Roman"/>
        </w:rPr>
        <w:t xml:space="preserve">6. </w:t>
      </w:r>
      <w:r w:rsidRPr="00DD7B0D">
        <w:rPr>
          <w:rFonts w:cs="Times New Roman"/>
        </w:rPr>
        <w:tab/>
        <w:t>Haydock AK, Porat I, Whitman WB, Leigh JA. Continuous culture of Methanococcus maripaludis under defined nutrient conditions. FEMS Microbiol Lett. 2004;238: 85–91. doi:10.1111/j.1574-6968.2004.tb09741.x</w:t>
      </w:r>
    </w:p>
    <w:p w:rsidR="00DD7B0D" w:rsidRPr="00DD7B0D" w:rsidRDefault="00DD7B0D" w:rsidP="00DD7B0D">
      <w:pPr>
        <w:pStyle w:val="Bibliography"/>
        <w:rPr>
          <w:rFonts w:cs="Times New Roman"/>
        </w:rPr>
      </w:pPr>
      <w:r w:rsidRPr="00DD7B0D">
        <w:rPr>
          <w:rFonts w:cs="Times New Roman"/>
        </w:rPr>
        <w:t xml:space="preserve">7. </w:t>
      </w:r>
      <w:r w:rsidRPr="00DD7B0D">
        <w:rPr>
          <w:rFonts w:cs="Times New Roman"/>
        </w:rPr>
        <w:tab/>
        <w:t>Milne CB, Kim P-J, Eddy JA, Price ND. Accomplishments in genome-scale in silico modeling for industrial and medical biotechnology. Biotechnol J. 2009;4: 1653–1670. doi:10.1002/biot.200900234</w:t>
      </w:r>
    </w:p>
    <w:p w:rsidR="00DD7B0D" w:rsidRPr="00DD7B0D" w:rsidRDefault="00DD7B0D" w:rsidP="00DD7B0D">
      <w:pPr>
        <w:pStyle w:val="Bibliography"/>
        <w:rPr>
          <w:rFonts w:cs="Times New Roman"/>
        </w:rPr>
      </w:pPr>
      <w:r w:rsidRPr="00DD7B0D">
        <w:rPr>
          <w:rFonts w:cs="Times New Roman"/>
        </w:rPr>
        <w:t xml:space="preserve">8. </w:t>
      </w:r>
      <w:r w:rsidRPr="00DD7B0D">
        <w:rPr>
          <w:rFonts w:cs="Times New Roman"/>
        </w:rPr>
        <w:tab/>
        <w:t>Stolyar S, Van Dien S, Hillesland KL, Pinel N, Lie TJ, Leigh JA, et al. Metabolic modeling of a mutualistic microbial community. Mol Syst Biol. 2007;3: 92. doi:10.1038/msb4100131</w:t>
      </w:r>
    </w:p>
    <w:p w:rsidR="00DD7B0D" w:rsidRPr="00DD7B0D" w:rsidRDefault="00DD7B0D" w:rsidP="00DD7B0D">
      <w:pPr>
        <w:pStyle w:val="Bibliography"/>
        <w:rPr>
          <w:rFonts w:cs="Times New Roman"/>
        </w:rPr>
      </w:pPr>
      <w:r w:rsidRPr="00DD7B0D">
        <w:rPr>
          <w:rFonts w:cs="Times New Roman"/>
        </w:rPr>
        <w:lastRenderedPageBreak/>
        <w:t xml:space="preserve">9. </w:t>
      </w:r>
      <w:r w:rsidRPr="00DD7B0D">
        <w:rPr>
          <w:rFonts w:cs="Times New Roman"/>
        </w:rPr>
        <w:tab/>
        <w:t>Goyal N, Widiastuti H, Karimi IA, Zhou Z. A genome-scale metabolic model of Methanococcus maripaludis S2 for CO2 capture and conversion to methane. Mol Biosyst. 2014;10: 1043–1054. doi:10.1039/c3mb70421a</w:t>
      </w:r>
    </w:p>
    <w:p w:rsidR="00DD7B0D" w:rsidRPr="00DD7B0D" w:rsidRDefault="00DD7B0D" w:rsidP="00DD7B0D">
      <w:pPr>
        <w:pStyle w:val="Bibliography"/>
        <w:rPr>
          <w:rFonts w:cs="Times New Roman"/>
        </w:rPr>
      </w:pPr>
      <w:r w:rsidRPr="00DD7B0D">
        <w:rPr>
          <w:rFonts w:cs="Times New Roman"/>
        </w:rPr>
        <w:t xml:space="preserve">10. </w:t>
      </w:r>
      <w:r w:rsidRPr="00DD7B0D">
        <w:rPr>
          <w:rFonts w:cs="Times New Roman"/>
        </w:rPr>
        <w:tab/>
        <w:t>Thauer RK. The Wolfe cycle comes full circle. Proc Natl Acad Sci. 2012;109: 15084–15085. doi:10.1073/pnas.1213193109</w:t>
      </w:r>
    </w:p>
    <w:p w:rsidR="00DD7B0D" w:rsidRPr="00DD7B0D" w:rsidRDefault="00DD7B0D" w:rsidP="00DD7B0D">
      <w:pPr>
        <w:pStyle w:val="Bibliography"/>
        <w:rPr>
          <w:rFonts w:cs="Times New Roman"/>
        </w:rPr>
      </w:pPr>
      <w:r w:rsidRPr="00DD7B0D">
        <w:rPr>
          <w:rFonts w:cs="Times New Roman"/>
        </w:rPr>
        <w:t xml:space="preserve">11. </w:t>
      </w:r>
      <w:r w:rsidRPr="00DD7B0D">
        <w:rPr>
          <w:rFonts w:cs="Times New Roman"/>
        </w:rPr>
        <w:tab/>
        <w:t>Kaster A-K, Moll J, Parey K, Thauer RK. Coupling of ferredoxin and heterodisulfide reduction via electron bifurcation in hydrogenotrophic methanogenic archaea. Proc Natl Acad Sci. 2011;108: 2981–2986. doi:10.1073/pnas.1016761108</w:t>
      </w:r>
    </w:p>
    <w:p w:rsidR="00DD7B0D" w:rsidRPr="00DD7B0D" w:rsidRDefault="00DD7B0D" w:rsidP="00DD7B0D">
      <w:pPr>
        <w:pStyle w:val="Bibliography"/>
        <w:rPr>
          <w:rFonts w:cs="Times New Roman"/>
        </w:rPr>
      </w:pPr>
      <w:r w:rsidRPr="00DD7B0D">
        <w:rPr>
          <w:rFonts w:cs="Times New Roman"/>
        </w:rPr>
        <w:t xml:space="preserve">12. </w:t>
      </w:r>
      <w:r w:rsidRPr="00DD7B0D">
        <w:rPr>
          <w:rFonts w:cs="Times New Roman"/>
        </w:rPr>
        <w:tab/>
        <w:t>Graham DE, White RH. Elucidation of methanogenic coenzyme biosyntheses: from spectroscopy to genomics. Nat Prod Rep. 2002;19: 133–147. doi:10.1039/B103714P</w:t>
      </w:r>
    </w:p>
    <w:p w:rsidR="00DD7B0D" w:rsidRPr="00DD7B0D" w:rsidRDefault="00DD7B0D" w:rsidP="00DD7B0D">
      <w:pPr>
        <w:pStyle w:val="Bibliography"/>
        <w:rPr>
          <w:rFonts w:cs="Times New Roman"/>
        </w:rPr>
      </w:pPr>
      <w:r w:rsidRPr="00DD7B0D">
        <w:rPr>
          <w:rFonts w:cs="Times New Roman"/>
        </w:rPr>
        <w:t xml:space="preserve">13. </w:t>
      </w:r>
      <w:r w:rsidRPr="00DD7B0D">
        <w:rPr>
          <w:rFonts w:cs="Times New Roman"/>
        </w:rPr>
        <w:tab/>
        <w:t>Benedict MN, Mundy MB, Henry CS, Chia N, Price ND. Likelihood-Based Gene Annotations for Gap Filling and Quality Assessment in Genome-Scale Metabolic Models. PLoS Comput Biol. 2014;10: e1003882. doi:10.1371/journal.pcbi.1003882</w:t>
      </w:r>
    </w:p>
    <w:p w:rsidR="00DD7B0D" w:rsidRPr="00DD7B0D" w:rsidRDefault="00DD7B0D" w:rsidP="00DD7B0D">
      <w:pPr>
        <w:pStyle w:val="Bibliography"/>
        <w:rPr>
          <w:rFonts w:cs="Times New Roman"/>
        </w:rPr>
      </w:pPr>
      <w:r w:rsidRPr="00DD7B0D">
        <w:rPr>
          <w:rFonts w:cs="Times New Roman"/>
        </w:rPr>
        <w:t xml:space="preserve">14. </w:t>
      </w:r>
      <w:r w:rsidRPr="00DD7B0D">
        <w:rPr>
          <w:rFonts w:cs="Times New Roman"/>
        </w:rPr>
        <w:tab/>
        <w:t>Jackson BE, McInerney MJ. Anaerobic microbial metabolism can proceed close to thermodynamic limits. Nature. 2002;415: 454–456. doi:10.1038/415454a</w:t>
      </w:r>
    </w:p>
    <w:p w:rsidR="00DD7B0D" w:rsidRPr="00DD7B0D" w:rsidRDefault="00DD7B0D" w:rsidP="00DD7B0D">
      <w:pPr>
        <w:pStyle w:val="Bibliography"/>
        <w:rPr>
          <w:rFonts w:cs="Times New Roman"/>
        </w:rPr>
      </w:pPr>
      <w:r w:rsidRPr="00DD7B0D">
        <w:rPr>
          <w:rFonts w:cs="Times New Roman"/>
        </w:rPr>
        <w:t xml:space="preserve">15. </w:t>
      </w:r>
      <w:r w:rsidRPr="00DD7B0D">
        <w:rPr>
          <w:rFonts w:cs="Times New Roman"/>
        </w:rPr>
        <w:tab/>
        <w:t>Henry CS, Broadbelt LJ, Hatzimanikatis V. Thermodynamics-Based Metabolic Flux Analysis. Biophys J. 2007;92: 1792–1805. doi:10.1529/biophysj.106.093138</w:t>
      </w:r>
    </w:p>
    <w:p w:rsidR="00DD7B0D" w:rsidRPr="00DD7B0D" w:rsidRDefault="00DD7B0D" w:rsidP="00DD7B0D">
      <w:pPr>
        <w:pStyle w:val="Bibliography"/>
        <w:rPr>
          <w:rFonts w:cs="Times New Roman"/>
        </w:rPr>
      </w:pPr>
      <w:r w:rsidRPr="00DD7B0D">
        <w:rPr>
          <w:rFonts w:cs="Times New Roman"/>
        </w:rPr>
        <w:t xml:space="preserve">16. </w:t>
      </w:r>
      <w:r w:rsidRPr="00DD7B0D">
        <w:rPr>
          <w:rFonts w:cs="Times New Roman"/>
        </w:rPr>
        <w:tab/>
        <w:t xml:space="preserve">Hoppe A, Hoffmann S, Holzhütter H-G. Including metabolite concentrations into flux balance analysis: thermodynamic realizability as a constraint on flux distributions in metabolic networks. BMC Syst Biol. 2007;1: 23. </w:t>
      </w:r>
    </w:p>
    <w:p w:rsidR="00DD7B0D" w:rsidRPr="00DD7B0D" w:rsidRDefault="00DD7B0D" w:rsidP="00DD7B0D">
      <w:pPr>
        <w:pStyle w:val="Bibliography"/>
        <w:rPr>
          <w:rFonts w:cs="Times New Roman"/>
        </w:rPr>
      </w:pPr>
      <w:r w:rsidRPr="00DD7B0D">
        <w:rPr>
          <w:rFonts w:cs="Times New Roman"/>
        </w:rPr>
        <w:t xml:space="preserve">17. </w:t>
      </w:r>
      <w:r w:rsidRPr="00DD7B0D">
        <w:rPr>
          <w:rFonts w:cs="Times New Roman"/>
        </w:rPr>
        <w:tab/>
        <w:t>Heavner BD, Price ND. Transparency in metabolic network reconstruction enables scalable biological discovery. Curr Opin Biotechnol. 2015;34: 105–109. doi:10.1016/j.copbio.2014.12.010</w:t>
      </w:r>
    </w:p>
    <w:p w:rsidR="00DD7B0D" w:rsidRPr="00DD7B0D" w:rsidRDefault="00DD7B0D" w:rsidP="00DD7B0D">
      <w:pPr>
        <w:pStyle w:val="Bibliography"/>
        <w:rPr>
          <w:rFonts w:cs="Times New Roman"/>
        </w:rPr>
      </w:pPr>
      <w:r w:rsidRPr="00DD7B0D">
        <w:rPr>
          <w:rFonts w:cs="Times New Roman"/>
        </w:rPr>
        <w:t xml:space="preserve">18. </w:t>
      </w:r>
      <w:r w:rsidRPr="00DD7B0D">
        <w:rPr>
          <w:rFonts w:cs="Times New Roman"/>
        </w:rPr>
        <w:tab/>
        <w:t>Schellenberger J, Que R, Fleming RMT, Thiele I, Orth JD, Feist AM, et al. Quantitative prediction of cellular metabolism with constraint-based models: the COBRA Toolbox v2.0. Nat Protoc. 2011;6: 1290–1307. doi:10.1038/nprot.2011.308</w:t>
      </w:r>
    </w:p>
    <w:p w:rsidR="00DD7B0D" w:rsidRPr="00DD7B0D" w:rsidRDefault="00DD7B0D" w:rsidP="00DD7B0D">
      <w:pPr>
        <w:pStyle w:val="Bibliography"/>
        <w:rPr>
          <w:rFonts w:cs="Times New Roman"/>
        </w:rPr>
      </w:pPr>
      <w:r w:rsidRPr="00DD7B0D">
        <w:rPr>
          <w:rFonts w:cs="Times New Roman"/>
        </w:rPr>
        <w:t xml:space="preserve">19. </w:t>
      </w:r>
      <w:r w:rsidRPr="00DD7B0D">
        <w:rPr>
          <w:rFonts w:cs="Times New Roman"/>
        </w:rPr>
        <w:tab/>
        <w:t>Matthews BW. Comparison of the predicted and observed secondary structure of T4 phage lysozyme. Biochim Biophys Acta BBA - Protein Struct. 1975;405: 442–451. doi:10.1016/0005-2795(75)90109-9</w:t>
      </w:r>
    </w:p>
    <w:p w:rsidR="00DD7B0D" w:rsidRPr="00DD7B0D" w:rsidRDefault="00DD7B0D" w:rsidP="00DD7B0D">
      <w:pPr>
        <w:pStyle w:val="Bibliography"/>
        <w:rPr>
          <w:rFonts w:cs="Times New Roman"/>
        </w:rPr>
      </w:pPr>
      <w:r w:rsidRPr="00DD7B0D">
        <w:rPr>
          <w:rFonts w:cs="Times New Roman"/>
        </w:rPr>
        <w:t xml:space="preserve">20. </w:t>
      </w:r>
      <w:r w:rsidRPr="00DD7B0D">
        <w:rPr>
          <w:rFonts w:cs="Times New Roman"/>
        </w:rPr>
        <w:tab/>
        <w:t>Flamholz A, Noor E, Bar-Even A, Milo R. eQuilibrator—the biochemical thermodynamics calculator. Nucleic Acids Res. 2011; gkr874. doi:10.1093/nar/gkr874</w:t>
      </w:r>
    </w:p>
    <w:p w:rsidR="00DD7B0D" w:rsidRPr="00DD7B0D" w:rsidRDefault="00DD7B0D" w:rsidP="00DD7B0D">
      <w:pPr>
        <w:pStyle w:val="Bibliography"/>
        <w:rPr>
          <w:rFonts w:cs="Times New Roman"/>
        </w:rPr>
      </w:pPr>
      <w:r w:rsidRPr="00DD7B0D">
        <w:rPr>
          <w:rFonts w:cs="Times New Roman"/>
        </w:rPr>
        <w:t xml:space="preserve">21. </w:t>
      </w:r>
      <w:r w:rsidRPr="00DD7B0D">
        <w:rPr>
          <w:rFonts w:cs="Times New Roman"/>
        </w:rPr>
        <w:tab/>
        <w:t>Jankowski MD, Henry CS, Broadbelt LJ, Hatzimanikatis V. Group Contribution Method for Thermodynamic Analysis of Complex Metabolic Networks. Biophys J. 2008;95: 1487–1499. doi:10.1529/biophysj.107.124784</w:t>
      </w:r>
    </w:p>
    <w:p w:rsidR="00DD7B0D" w:rsidRPr="00DD7B0D" w:rsidRDefault="00DD7B0D" w:rsidP="00DD7B0D">
      <w:pPr>
        <w:pStyle w:val="Bibliography"/>
        <w:rPr>
          <w:rFonts w:cs="Times New Roman"/>
        </w:rPr>
      </w:pPr>
      <w:r w:rsidRPr="00DD7B0D">
        <w:rPr>
          <w:rFonts w:cs="Times New Roman"/>
        </w:rPr>
        <w:lastRenderedPageBreak/>
        <w:t xml:space="preserve">22. </w:t>
      </w:r>
      <w:r w:rsidRPr="00DD7B0D">
        <w:rPr>
          <w:rFonts w:cs="Times New Roman"/>
        </w:rPr>
        <w:tab/>
        <w:t>Costa KC, Yoon SH, Pan M, Burn JA, Baliga NS, Leigh JA. Effects of H2 and Formate on Growth Yield and Regulation of Methanogenesis in Methanococcus maripaludis. J Bacteriol. 2013;195: 1456–1462. doi:10.1128/JB.02141-12</w:t>
      </w:r>
    </w:p>
    <w:p w:rsidR="00DD7B0D" w:rsidRPr="00DD7B0D" w:rsidRDefault="00DD7B0D" w:rsidP="00DD7B0D">
      <w:pPr>
        <w:pStyle w:val="Bibliography"/>
        <w:rPr>
          <w:rFonts w:cs="Times New Roman"/>
        </w:rPr>
      </w:pPr>
      <w:r w:rsidRPr="00DD7B0D">
        <w:rPr>
          <w:rFonts w:cs="Times New Roman"/>
        </w:rPr>
        <w:t xml:space="preserve">23. </w:t>
      </w:r>
      <w:r w:rsidRPr="00DD7B0D">
        <w:rPr>
          <w:rFonts w:cs="Times New Roman"/>
        </w:rPr>
        <w:tab/>
        <w:t>Sarmiento F, Mrázek J, Whitman WB. Genome-scale analysis of gene function in the hydrogenotrophic methanogenic archaeon Methanococcus maripaludis. Proc Natl Acad Sci. 2013;110: 4726–4731. doi:10.1073/pnas.1220225110</w:t>
      </w:r>
    </w:p>
    <w:p w:rsidR="00414739" w:rsidRPr="00414739" w:rsidRDefault="00A40676" w:rsidP="00414739">
      <w:r>
        <w:fldChar w:fldCharType="end"/>
      </w:r>
    </w:p>
    <w:sectPr w:rsidR="00414739" w:rsidRPr="00414739" w:rsidSect="00277E47">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 w:author="Nathan Price" w:date="2015-08-05T11:35:00Z" w:initials="NP">
    <w:p w:rsidR="00467AD6" w:rsidRDefault="00467AD6" w:rsidP="00467AD6">
      <w:pPr>
        <w:pStyle w:val="CommentText"/>
      </w:pPr>
      <w:r>
        <w:rPr>
          <w:rStyle w:val="CommentReference"/>
        </w:rPr>
        <w:annotationRef/>
      </w:r>
      <w:r>
        <w:t>Great!  I like that we are making these available widely</w:t>
      </w:r>
    </w:p>
  </w:comment>
  <w:comment w:id="2" w:author="Nathan Price" w:date="2015-08-05T09:49:00Z" w:initials="NP">
    <w:p w:rsidR="00650EC2" w:rsidRDefault="00650EC2" w:rsidP="00650EC2">
      <w:pPr>
        <w:pStyle w:val="CommentText"/>
      </w:pPr>
      <w:r>
        <w:rPr>
          <w:rStyle w:val="CommentReference"/>
        </w:rPr>
        <w:annotationRef/>
      </w:r>
      <w:r>
        <w:t>Can we do better than this?  These concentrations for the media at least must be known, right</w:t>
      </w:r>
    </w:p>
  </w:comment>
  <w:comment w:id="3" w:author="Nathan Price" w:date="2015-08-05T10:13:00Z" w:initials="NP">
    <w:p w:rsidR="00650EC2" w:rsidRDefault="00650EC2" w:rsidP="00650EC2">
      <w:pPr>
        <w:pStyle w:val="CommentText"/>
      </w:pPr>
      <w:r>
        <w:rPr>
          <w:rStyle w:val="CommentReference"/>
        </w:rPr>
        <w:annotationRef/>
      </w:r>
      <w:r>
        <w:t>I th</w:t>
      </w:r>
      <w:r w:rsidR="00E3679F">
        <w:t>i</w:t>
      </w:r>
      <w:r>
        <w:t>nk we can allude to this but still have to deal in straightforward fashion with why these predictions may be off.  Hopefully we can get the new experimental data too and see if it matches…</w:t>
      </w:r>
    </w:p>
  </w:comment>
  <w:comment w:id="4" w:author="Nathan Price" w:date="2015-08-05T09:51:00Z" w:initials="NP">
    <w:p w:rsidR="00650EC2" w:rsidRDefault="00650EC2" w:rsidP="00650EC2">
      <w:pPr>
        <w:pStyle w:val="CommentText"/>
      </w:pPr>
      <w:r>
        <w:rPr>
          <w:rStyle w:val="CommentReference"/>
        </w:rPr>
        <w:annotationRef/>
      </w:r>
      <w:r>
        <w:t>Set up the discussion in our standard format.</w:t>
      </w:r>
    </w:p>
    <w:p w:rsidR="00650EC2" w:rsidRDefault="00650EC2" w:rsidP="00650EC2">
      <w:pPr>
        <w:pStyle w:val="CommentText"/>
      </w:pPr>
    </w:p>
    <w:p w:rsidR="00650EC2" w:rsidRDefault="00650EC2" w:rsidP="00650EC2">
      <w:pPr>
        <w:pStyle w:val="CommentText"/>
      </w:pPr>
      <w:r>
        <w:t>FIRST PARAGRAPH.  The main conclusions of this paper are (1), (2), (3)…</w:t>
      </w:r>
    </w:p>
    <w:p w:rsidR="00650EC2" w:rsidRDefault="00650EC2" w:rsidP="00650EC2">
      <w:pPr>
        <w:pStyle w:val="CommentText"/>
      </w:pPr>
    </w:p>
    <w:p w:rsidR="00650EC2" w:rsidRDefault="00650EC2" w:rsidP="00650EC2">
      <w:pPr>
        <w:pStyle w:val="CommentText"/>
      </w:pPr>
      <w:r>
        <w:t>Then a paragraph supporting claim 1</w:t>
      </w:r>
    </w:p>
    <w:p w:rsidR="00650EC2" w:rsidRDefault="00650EC2" w:rsidP="00650EC2">
      <w:pPr>
        <w:pStyle w:val="CommentText"/>
      </w:pPr>
    </w:p>
    <w:p w:rsidR="00650EC2" w:rsidRDefault="00650EC2" w:rsidP="00650EC2">
      <w:pPr>
        <w:pStyle w:val="CommentText"/>
      </w:pPr>
      <w:r>
        <w:t>Then paragraph supporting claim 2</w:t>
      </w:r>
    </w:p>
    <w:p w:rsidR="00650EC2" w:rsidRDefault="00650EC2" w:rsidP="00650EC2">
      <w:pPr>
        <w:pStyle w:val="CommentText"/>
      </w:pPr>
    </w:p>
    <w:p w:rsidR="00650EC2" w:rsidRDefault="00650EC2" w:rsidP="00650EC2">
      <w:pPr>
        <w:pStyle w:val="CommentText"/>
      </w:pPr>
      <w:r>
        <w:t>Then paragraph supporting claim 3</w:t>
      </w:r>
    </w:p>
    <w:p w:rsidR="00650EC2" w:rsidRDefault="00650EC2" w:rsidP="00650EC2">
      <w:pPr>
        <w:pStyle w:val="CommentText"/>
      </w:pPr>
    </w:p>
    <w:p w:rsidR="00650EC2" w:rsidRDefault="00650EC2" w:rsidP="00650EC2">
      <w:pPr>
        <w:pStyle w:val="CommentText"/>
      </w:pPr>
      <w:r>
        <w:t>Concluding paragraph summing up the work as a whole</w:t>
      </w:r>
    </w:p>
    <w:p w:rsidR="00650EC2" w:rsidRDefault="00650EC2" w:rsidP="00650EC2">
      <w:pPr>
        <w:pStyle w:val="CommentText"/>
      </w:pPr>
    </w:p>
    <w:p w:rsidR="00650EC2" w:rsidRDefault="00650EC2" w:rsidP="00650EC2">
      <w:pPr>
        <w:pStyle w:val="CommentText"/>
      </w:pPr>
      <w:r>
        <w:t>(Doesn’t have to be three points of course – could be different number though this is about typical)</w:t>
      </w:r>
    </w:p>
  </w:comment>
  <w:comment w:id="5" w:author="Nathan Price" w:date="2015-08-05T09:51:00Z" w:initials="NP">
    <w:p w:rsidR="00650EC2" w:rsidRDefault="00650EC2" w:rsidP="00650EC2">
      <w:pPr>
        <w:pStyle w:val="CommentText"/>
      </w:pPr>
      <w:r>
        <w:rPr>
          <w:rStyle w:val="CommentReference"/>
        </w:rPr>
        <w:annotationRef/>
      </w:r>
      <w:r>
        <w:t>We should probably have a method/overview figure as well.  Two feels light.</w:t>
      </w:r>
    </w:p>
  </w:comment>
</w:comment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855C3E"/>
    <w:multiLevelType w:val="hybridMultilevel"/>
    <w:tmpl w:val="18BE798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2A8F756C"/>
    <w:multiLevelType w:val="hybridMultilevel"/>
    <w:tmpl w:val="2B48C1E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5B5C2A0D"/>
    <w:multiLevelType w:val="hybridMultilevel"/>
    <w:tmpl w:val="F648AF3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0"/>
  </w:num>
  <w:num w:numId="3">
    <w:abstractNumId w:val="2"/>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1618C"/>
    <w:rsid w:val="00037BDF"/>
    <w:rsid w:val="0007719F"/>
    <w:rsid w:val="00080C5F"/>
    <w:rsid w:val="000F5D2B"/>
    <w:rsid w:val="00140D32"/>
    <w:rsid w:val="00166CBF"/>
    <w:rsid w:val="001801A5"/>
    <w:rsid w:val="001B65A0"/>
    <w:rsid w:val="001E6ABD"/>
    <w:rsid w:val="0021112D"/>
    <w:rsid w:val="00277E47"/>
    <w:rsid w:val="002C18A2"/>
    <w:rsid w:val="0031618C"/>
    <w:rsid w:val="0039522F"/>
    <w:rsid w:val="00401C21"/>
    <w:rsid w:val="00414739"/>
    <w:rsid w:val="00422297"/>
    <w:rsid w:val="004677F8"/>
    <w:rsid w:val="00467AD6"/>
    <w:rsid w:val="004B6EF9"/>
    <w:rsid w:val="0051269C"/>
    <w:rsid w:val="00535032"/>
    <w:rsid w:val="00576333"/>
    <w:rsid w:val="00586344"/>
    <w:rsid w:val="005A6784"/>
    <w:rsid w:val="005B2988"/>
    <w:rsid w:val="00643EEA"/>
    <w:rsid w:val="00650EC2"/>
    <w:rsid w:val="00666EBB"/>
    <w:rsid w:val="006E3DEF"/>
    <w:rsid w:val="007A2129"/>
    <w:rsid w:val="0084303B"/>
    <w:rsid w:val="008A1FB2"/>
    <w:rsid w:val="008D7AE6"/>
    <w:rsid w:val="0090162F"/>
    <w:rsid w:val="00915E11"/>
    <w:rsid w:val="00941122"/>
    <w:rsid w:val="009426B1"/>
    <w:rsid w:val="00945436"/>
    <w:rsid w:val="009B7FEA"/>
    <w:rsid w:val="009C74FA"/>
    <w:rsid w:val="009D0324"/>
    <w:rsid w:val="00A40676"/>
    <w:rsid w:val="00A47C68"/>
    <w:rsid w:val="00AE62A4"/>
    <w:rsid w:val="00B042B4"/>
    <w:rsid w:val="00B97142"/>
    <w:rsid w:val="00BC613A"/>
    <w:rsid w:val="00BE33D1"/>
    <w:rsid w:val="00BF524A"/>
    <w:rsid w:val="00C00B12"/>
    <w:rsid w:val="00C073FF"/>
    <w:rsid w:val="00C22C00"/>
    <w:rsid w:val="00C65346"/>
    <w:rsid w:val="00CA1718"/>
    <w:rsid w:val="00D00DB1"/>
    <w:rsid w:val="00D926B5"/>
    <w:rsid w:val="00DD75BA"/>
    <w:rsid w:val="00DD7B0D"/>
    <w:rsid w:val="00E13C01"/>
    <w:rsid w:val="00E13E58"/>
    <w:rsid w:val="00E3679F"/>
    <w:rsid w:val="00E76580"/>
    <w:rsid w:val="00EA12B8"/>
    <w:rsid w:val="00F134C6"/>
    <w:rsid w:val="00F27938"/>
    <w:rsid w:val="00FB6A8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HAnsi" w:hAnsi="Times New Roman" w:cstheme="minorBidi"/>
        <w:sz w:val="24"/>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C74FA"/>
  </w:style>
  <w:style w:type="paragraph" w:styleId="Heading1">
    <w:name w:val="heading 1"/>
    <w:basedOn w:val="Normal"/>
    <w:next w:val="Normal"/>
    <w:link w:val="Heading1Char"/>
    <w:uiPriority w:val="9"/>
    <w:qFormat/>
    <w:rsid w:val="00414739"/>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467AD6"/>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414739"/>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414739"/>
    <w:rPr>
      <w:rFonts w:asciiTheme="majorHAnsi" w:eastAsiaTheme="majorEastAsia" w:hAnsiTheme="majorHAnsi" w:cstheme="majorBidi"/>
      <w:color w:val="17365D" w:themeColor="text2" w:themeShade="BF"/>
      <w:spacing w:val="5"/>
      <w:kern w:val="28"/>
      <w:sz w:val="52"/>
      <w:szCs w:val="52"/>
    </w:rPr>
  </w:style>
  <w:style w:type="paragraph" w:styleId="Subtitle">
    <w:name w:val="Subtitle"/>
    <w:basedOn w:val="Normal"/>
    <w:next w:val="Normal"/>
    <w:link w:val="SubtitleChar"/>
    <w:uiPriority w:val="11"/>
    <w:qFormat/>
    <w:rsid w:val="00414739"/>
    <w:pPr>
      <w:numPr>
        <w:ilvl w:val="1"/>
      </w:numPr>
    </w:pPr>
    <w:rPr>
      <w:rFonts w:asciiTheme="majorHAnsi" w:eastAsiaTheme="majorEastAsia" w:hAnsiTheme="majorHAnsi" w:cstheme="majorBidi"/>
      <w:i/>
      <w:iCs/>
      <w:color w:val="4F81BD" w:themeColor="accent1"/>
      <w:spacing w:val="15"/>
      <w:szCs w:val="24"/>
    </w:rPr>
  </w:style>
  <w:style w:type="character" w:customStyle="1" w:styleId="SubtitleChar">
    <w:name w:val="Subtitle Char"/>
    <w:basedOn w:val="DefaultParagraphFont"/>
    <w:link w:val="Subtitle"/>
    <w:uiPriority w:val="11"/>
    <w:rsid w:val="00414739"/>
    <w:rPr>
      <w:rFonts w:asciiTheme="majorHAnsi" w:eastAsiaTheme="majorEastAsia" w:hAnsiTheme="majorHAnsi" w:cstheme="majorBidi"/>
      <w:i/>
      <w:iCs/>
      <w:color w:val="4F81BD" w:themeColor="accent1"/>
      <w:spacing w:val="15"/>
      <w:szCs w:val="24"/>
    </w:rPr>
  </w:style>
  <w:style w:type="character" w:customStyle="1" w:styleId="Heading1Char">
    <w:name w:val="Heading 1 Char"/>
    <w:basedOn w:val="DefaultParagraphFont"/>
    <w:link w:val="Heading1"/>
    <w:uiPriority w:val="9"/>
    <w:rsid w:val="00414739"/>
    <w:rPr>
      <w:rFonts w:asciiTheme="majorHAnsi" w:eastAsiaTheme="majorEastAsia" w:hAnsiTheme="majorHAnsi" w:cstheme="majorBidi"/>
      <w:b/>
      <w:bCs/>
      <w:color w:val="365F91" w:themeColor="accent1" w:themeShade="BF"/>
      <w:sz w:val="28"/>
      <w:szCs w:val="28"/>
    </w:rPr>
  </w:style>
  <w:style w:type="paragraph" w:styleId="Bibliography">
    <w:name w:val="Bibliography"/>
    <w:basedOn w:val="Normal"/>
    <w:next w:val="Normal"/>
    <w:uiPriority w:val="37"/>
    <w:unhideWhenUsed/>
    <w:rsid w:val="00A40676"/>
    <w:pPr>
      <w:tabs>
        <w:tab w:val="left" w:pos="384"/>
      </w:tabs>
      <w:spacing w:after="240" w:line="240" w:lineRule="auto"/>
      <w:ind w:left="384" w:hanging="384"/>
    </w:pPr>
  </w:style>
  <w:style w:type="character" w:styleId="LineNumber">
    <w:name w:val="line number"/>
    <w:basedOn w:val="DefaultParagraphFont"/>
    <w:uiPriority w:val="99"/>
    <w:semiHidden/>
    <w:unhideWhenUsed/>
    <w:rsid w:val="00277E47"/>
  </w:style>
  <w:style w:type="character" w:styleId="Hyperlink">
    <w:name w:val="Hyperlink"/>
    <w:basedOn w:val="DefaultParagraphFont"/>
    <w:uiPriority w:val="99"/>
    <w:unhideWhenUsed/>
    <w:rsid w:val="00BF524A"/>
    <w:rPr>
      <w:color w:val="0000FF" w:themeColor="hyperlink"/>
      <w:u w:val="single"/>
    </w:rPr>
  </w:style>
  <w:style w:type="paragraph" w:styleId="ListParagraph">
    <w:name w:val="List Paragraph"/>
    <w:basedOn w:val="Normal"/>
    <w:uiPriority w:val="34"/>
    <w:qFormat/>
    <w:rsid w:val="00EA12B8"/>
    <w:pPr>
      <w:ind w:left="720"/>
      <w:contextualSpacing/>
    </w:pPr>
  </w:style>
  <w:style w:type="paragraph" w:styleId="CommentText">
    <w:name w:val="annotation text"/>
    <w:basedOn w:val="Normal"/>
    <w:link w:val="CommentTextChar"/>
    <w:uiPriority w:val="99"/>
    <w:semiHidden/>
    <w:unhideWhenUsed/>
    <w:rsid w:val="00535032"/>
    <w:pPr>
      <w:spacing w:line="240" w:lineRule="auto"/>
    </w:pPr>
    <w:rPr>
      <w:rFonts w:asciiTheme="minorHAnsi" w:hAnsiTheme="minorHAnsi"/>
      <w:szCs w:val="24"/>
    </w:rPr>
  </w:style>
  <w:style w:type="character" w:customStyle="1" w:styleId="CommentTextChar">
    <w:name w:val="Comment Text Char"/>
    <w:basedOn w:val="DefaultParagraphFont"/>
    <w:link w:val="CommentText"/>
    <w:uiPriority w:val="99"/>
    <w:semiHidden/>
    <w:rsid w:val="00535032"/>
    <w:rPr>
      <w:rFonts w:asciiTheme="minorHAnsi" w:hAnsiTheme="minorHAnsi"/>
      <w:szCs w:val="24"/>
    </w:rPr>
  </w:style>
  <w:style w:type="character" w:styleId="CommentReference">
    <w:name w:val="annotation reference"/>
    <w:basedOn w:val="DefaultParagraphFont"/>
    <w:uiPriority w:val="99"/>
    <w:semiHidden/>
    <w:unhideWhenUsed/>
    <w:rsid w:val="00535032"/>
    <w:rPr>
      <w:sz w:val="18"/>
      <w:szCs w:val="18"/>
    </w:rPr>
  </w:style>
  <w:style w:type="paragraph" w:styleId="BalloonText">
    <w:name w:val="Balloon Text"/>
    <w:basedOn w:val="Normal"/>
    <w:link w:val="BalloonTextChar"/>
    <w:uiPriority w:val="99"/>
    <w:semiHidden/>
    <w:unhideWhenUsed/>
    <w:rsid w:val="0053503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35032"/>
    <w:rPr>
      <w:rFonts w:ascii="Tahoma" w:hAnsi="Tahoma" w:cs="Tahoma"/>
      <w:sz w:val="16"/>
      <w:szCs w:val="16"/>
    </w:rPr>
  </w:style>
  <w:style w:type="character" w:styleId="PlaceholderText">
    <w:name w:val="Placeholder Text"/>
    <w:basedOn w:val="DefaultParagraphFont"/>
    <w:uiPriority w:val="99"/>
    <w:semiHidden/>
    <w:rsid w:val="00945436"/>
    <w:rPr>
      <w:color w:val="808080"/>
    </w:rPr>
  </w:style>
  <w:style w:type="character" w:customStyle="1" w:styleId="Heading2Char">
    <w:name w:val="Heading 2 Char"/>
    <w:basedOn w:val="DefaultParagraphFont"/>
    <w:link w:val="Heading2"/>
    <w:uiPriority w:val="9"/>
    <w:rsid w:val="00467AD6"/>
    <w:rPr>
      <w:rFonts w:asciiTheme="majorHAnsi" w:eastAsiaTheme="majorEastAsia" w:hAnsiTheme="majorHAnsi" w:cstheme="majorBidi"/>
      <w:b/>
      <w:bCs/>
      <w:color w:val="4F81BD" w:themeColor="accent1"/>
      <w:sz w:val="26"/>
      <w:szCs w:val="2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HAnsi" w:hAnsi="Times New Roman" w:cstheme="minorBidi"/>
        <w:sz w:val="24"/>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C74FA"/>
  </w:style>
  <w:style w:type="paragraph" w:styleId="Heading1">
    <w:name w:val="heading 1"/>
    <w:basedOn w:val="Normal"/>
    <w:next w:val="Normal"/>
    <w:link w:val="Heading1Char"/>
    <w:uiPriority w:val="9"/>
    <w:qFormat/>
    <w:rsid w:val="00414739"/>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467AD6"/>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414739"/>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414739"/>
    <w:rPr>
      <w:rFonts w:asciiTheme="majorHAnsi" w:eastAsiaTheme="majorEastAsia" w:hAnsiTheme="majorHAnsi" w:cstheme="majorBidi"/>
      <w:color w:val="17365D" w:themeColor="text2" w:themeShade="BF"/>
      <w:spacing w:val="5"/>
      <w:kern w:val="28"/>
      <w:sz w:val="52"/>
      <w:szCs w:val="52"/>
    </w:rPr>
  </w:style>
  <w:style w:type="paragraph" w:styleId="Subtitle">
    <w:name w:val="Subtitle"/>
    <w:basedOn w:val="Normal"/>
    <w:next w:val="Normal"/>
    <w:link w:val="SubtitleChar"/>
    <w:uiPriority w:val="11"/>
    <w:qFormat/>
    <w:rsid w:val="00414739"/>
    <w:pPr>
      <w:numPr>
        <w:ilvl w:val="1"/>
      </w:numPr>
    </w:pPr>
    <w:rPr>
      <w:rFonts w:asciiTheme="majorHAnsi" w:eastAsiaTheme="majorEastAsia" w:hAnsiTheme="majorHAnsi" w:cstheme="majorBidi"/>
      <w:i/>
      <w:iCs/>
      <w:color w:val="4F81BD" w:themeColor="accent1"/>
      <w:spacing w:val="15"/>
      <w:szCs w:val="24"/>
    </w:rPr>
  </w:style>
  <w:style w:type="character" w:customStyle="1" w:styleId="SubtitleChar">
    <w:name w:val="Subtitle Char"/>
    <w:basedOn w:val="DefaultParagraphFont"/>
    <w:link w:val="Subtitle"/>
    <w:uiPriority w:val="11"/>
    <w:rsid w:val="00414739"/>
    <w:rPr>
      <w:rFonts w:asciiTheme="majorHAnsi" w:eastAsiaTheme="majorEastAsia" w:hAnsiTheme="majorHAnsi" w:cstheme="majorBidi"/>
      <w:i/>
      <w:iCs/>
      <w:color w:val="4F81BD" w:themeColor="accent1"/>
      <w:spacing w:val="15"/>
      <w:szCs w:val="24"/>
    </w:rPr>
  </w:style>
  <w:style w:type="character" w:customStyle="1" w:styleId="Heading1Char">
    <w:name w:val="Heading 1 Char"/>
    <w:basedOn w:val="DefaultParagraphFont"/>
    <w:link w:val="Heading1"/>
    <w:uiPriority w:val="9"/>
    <w:rsid w:val="00414739"/>
    <w:rPr>
      <w:rFonts w:asciiTheme="majorHAnsi" w:eastAsiaTheme="majorEastAsia" w:hAnsiTheme="majorHAnsi" w:cstheme="majorBidi"/>
      <w:b/>
      <w:bCs/>
      <w:color w:val="365F91" w:themeColor="accent1" w:themeShade="BF"/>
      <w:sz w:val="28"/>
      <w:szCs w:val="28"/>
    </w:rPr>
  </w:style>
  <w:style w:type="paragraph" w:styleId="Bibliography">
    <w:name w:val="Bibliography"/>
    <w:basedOn w:val="Normal"/>
    <w:next w:val="Normal"/>
    <w:uiPriority w:val="37"/>
    <w:unhideWhenUsed/>
    <w:rsid w:val="00A40676"/>
    <w:pPr>
      <w:tabs>
        <w:tab w:val="left" w:pos="384"/>
      </w:tabs>
      <w:spacing w:after="240" w:line="240" w:lineRule="auto"/>
      <w:ind w:left="384" w:hanging="384"/>
    </w:pPr>
  </w:style>
  <w:style w:type="character" w:styleId="LineNumber">
    <w:name w:val="line number"/>
    <w:basedOn w:val="DefaultParagraphFont"/>
    <w:uiPriority w:val="99"/>
    <w:semiHidden/>
    <w:unhideWhenUsed/>
    <w:rsid w:val="00277E47"/>
  </w:style>
  <w:style w:type="character" w:styleId="Hyperlink">
    <w:name w:val="Hyperlink"/>
    <w:basedOn w:val="DefaultParagraphFont"/>
    <w:uiPriority w:val="99"/>
    <w:unhideWhenUsed/>
    <w:rsid w:val="00BF524A"/>
    <w:rPr>
      <w:color w:val="0000FF" w:themeColor="hyperlink"/>
      <w:u w:val="single"/>
    </w:rPr>
  </w:style>
  <w:style w:type="paragraph" w:styleId="ListParagraph">
    <w:name w:val="List Paragraph"/>
    <w:basedOn w:val="Normal"/>
    <w:uiPriority w:val="34"/>
    <w:qFormat/>
    <w:rsid w:val="00EA12B8"/>
    <w:pPr>
      <w:ind w:left="720"/>
      <w:contextualSpacing/>
    </w:pPr>
  </w:style>
  <w:style w:type="paragraph" w:styleId="CommentText">
    <w:name w:val="annotation text"/>
    <w:basedOn w:val="Normal"/>
    <w:link w:val="CommentTextChar"/>
    <w:uiPriority w:val="99"/>
    <w:semiHidden/>
    <w:unhideWhenUsed/>
    <w:rsid w:val="00535032"/>
    <w:pPr>
      <w:spacing w:line="240" w:lineRule="auto"/>
    </w:pPr>
    <w:rPr>
      <w:rFonts w:asciiTheme="minorHAnsi" w:hAnsiTheme="minorHAnsi"/>
      <w:szCs w:val="24"/>
    </w:rPr>
  </w:style>
  <w:style w:type="character" w:customStyle="1" w:styleId="CommentTextChar">
    <w:name w:val="Comment Text Char"/>
    <w:basedOn w:val="DefaultParagraphFont"/>
    <w:link w:val="CommentText"/>
    <w:uiPriority w:val="99"/>
    <w:semiHidden/>
    <w:rsid w:val="00535032"/>
    <w:rPr>
      <w:rFonts w:asciiTheme="minorHAnsi" w:hAnsiTheme="minorHAnsi"/>
      <w:szCs w:val="24"/>
    </w:rPr>
  </w:style>
  <w:style w:type="character" w:styleId="CommentReference">
    <w:name w:val="annotation reference"/>
    <w:basedOn w:val="DefaultParagraphFont"/>
    <w:uiPriority w:val="99"/>
    <w:semiHidden/>
    <w:unhideWhenUsed/>
    <w:rsid w:val="00535032"/>
    <w:rPr>
      <w:sz w:val="18"/>
      <w:szCs w:val="18"/>
    </w:rPr>
  </w:style>
  <w:style w:type="paragraph" w:styleId="BalloonText">
    <w:name w:val="Balloon Text"/>
    <w:basedOn w:val="Normal"/>
    <w:link w:val="BalloonTextChar"/>
    <w:uiPriority w:val="99"/>
    <w:semiHidden/>
    <w:unhideWhenUsed/>
    <w:rsid w:val="0053503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35032"/>
    <w:rPr>
      <w:rFonts w:ascii="Tahoma" w:hAnsi="Tahoma" w:cs="Tahoma"/>
      <w:sz w:val="16"/>
      <w:szCs w:val="16"/>
    </w:rPr>
  </w:style>
  <w:style w:type="character" w:styleId="PlaceholderText">
    <w:name w:val="Placeholder Text"/>
    <w:basedOn w:val="DefaultParagraphFont"/>
    <w:uiPriority w:val="99"/>
    <w:semiHidden/>
    <w:rsid w:val="00945436"/>
    <w:rPr>
      <w:color w:val="808080"/>
    </w:rPr>
  </w:style>
  <w:style w:type="character" w:customStyle="1" w:styleId="Heading2Char">
    <w:name w:val="Heading 2 Char"/>
    <w:basedOn w:val="DefaultParagraphFont"/>
    <w:link w:val="Heading2"/>
    <w:uiPriority w:val="9"/>
    <w:rsid w:val="00467AD6"/>
    <w:rPr>
      <w:rFonts w:asciiTheme="majorHAnsi" w:eastAsiaTheme="majorEastAsia" w:hAnsiTheme="majorHAnsi" w:cstheme="majorBidi"/>
      <w:b/>
      <w:bCs/>
      <w:color w:val="4F81BD" w:themeColor="accent1"/>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7466279">
      <w:bodyDiv w:val="1"/>
      <w:marLeft w:val="0"/>
      <w:marRight w:val="0"/>
      <w:marTop w:val="0"/>
      <w:marBottom w:val="0"/>
      <w:divBdr>
        <w:top w:val="none" w:sz="0" w:space="0" w:color="auto"/>
        <w:left w:val="none" w:sz="0" w:space="0" w:color="auto"/>
        <w:bottom w:val="none" w:sz="0" w:space="0" w:color="auto"/>
        <w:right w:val="none" w:sz="0" w:space="0" w:color="auto"/>
      </w:divBdr>
    </w:div>
    <w:div w:id="433674187">
      <w:bodyDiv w:val="1"/>
      <w:marLeft w:val="0"/>
      <w:marRight w:val="0"/>
      <w:marTop w:val="0"/>
      <w:marBottom w:val="0"/>
      <w:divBdr>
        <w:top w:val="none" w:sz="0" w:space="0" w:color="auto"/>
        <w:left w:val="none" w:sz="0" w:space="0" w:color="auto"/>
        <w:bottom w:val="none" w:sz="0" w:space="0" w:color="auto"/>
        <w:right w:val="none" w:sz="0" w:space="0" w:color="auto"/>
      </w:divBdr>
    </w:div>
    <w:div w:id="1201480825">
      <w:bodyDiv w:val="1"/>
      <w:marLeft w:val="0"/>
      <w:marRight w:val="0"/>
      <w:marTop w:val="0"/>
      <w:marBottom w:val="0"/>
      <w:divBdr>
        <w:top w:val="none" w:sz="0" w:space="0" w:color="auto"/>
        <w:left w:val="none" w:sz="0" w:space="0" w:color="auto"/>
        <w:bottom w:val="none" w:sz="0" w:space="0" w:color="auto"/>
        <w:right w:val="none" w:sz="0" w:space="0" w:color="auto"/>
      </w:divBdr>
    </w:div>
    <w:div w:id="21164385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leighj@u.washington.edu" TargetMode="External"/><Relationship Id="rId3" Type="http://schemas.openxmlformats.org/officeDocument/2006/relationships/styles" Target="styles.xml"/><Relationship Id="rId7" Type="http://schemas.openxmlformats.org/officeDocument/2006/relationships/hyperlink" Target="mailto:nprice@systemsbiology.org"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comments" Target="commen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ABAC303-8975-468A-9C95-15C2A61C9A5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42</TotalTime>
  <Pages>14</Pages>
  <Words>12436</Words>
  <Characters>70890</Characters>
  <Application>Microsoft Office Word</Application>
  <DocSecurity>0</DocSecurity>
  <Lines>590</Lines>
  <Paragraphs>1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316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ministrator</dc:creator>
  <cp:lastModifiedBy>Administrator</cp:lastModifiedBy>
  <cp:revision>32</cp:revision>
  <dcterms:created xsi:type="dcterms:W3CDTF">2015-07-30T21:32:00Z</dcterms:created>
  <dcterms:modified xsi:type="dcterms:W3CDTF">2015-08-10T23: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gt;&lt;session id="uTLlD43u"/&gt;&lt;style id="http://www.zotero.org/styles/plos-one" hasBibliography="1" bibliographyStyleHasBeenSet="1"/&gt;&lt;prefs&gt;&lt;pref name="fieldType" value="Field"/&gt;&lt;pref name="storeReferences" value="</vt:lpwstr>
  </property>
  <property fmtid="{D5CDD505-2E9C-101B-9397-08002B2CF9AE}" pid="3" name="ZOTERO_PREF_2">
    <vt:lpwstr>true"/&gt;&lt;pref name="automaticJournalAbbreviations" value="true"/&gt;&lt;pref name="noteType" value=""/&gt;&lt;/prefs&gt;&lt;/data&gt;</vt:lpwstr>
  </property>
</Properties>
</file>